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1093061F"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commentRangeStart w:id="1"/>
      <w:r>
        <w:rPr>
          <w:rFonts w:ascii="Times New Roman" w:hAnsi="Times New Roman" w:cs="Times New Roman"/>
          <w:sz w:val="24"/>
          <w:szCs w:val="24"/>
          <w:vertAlign w:val="superscript"/>
        </w:rPr>
        <w:t>5</w:t>
      </w:r>
      <w:ins w:id="2" w:author="Sebastian Pfautsch" w:date="2018-08-29T17:23:00Z">
        <w:r w:rsidR="002D3A6D">
          <w:rPr>
            <w:rFonts w:ascii="Times New Roman" w:eastAsia="TimesNewRoman" w:hAnsi="Times New Roman" w:cs="Times New Roman"/>
            <w:sz w:val="24"/>
            <w:szCs w:val="24"/>
            <w:lang w:val="en-US"/>
          </w:rPr>
          <w:t xml:space="preserve">School of Social Science and Psychology </w:t>
        </w:r>
      </w:ins>
      <w:commentRangeEnd w:id="1"/>
      <w:ins w:id="3" w:author="Sebastian Pfautsch" w:date="2018-08-29T17:24:00Z">
        <w:r w:rsidR="002D3A6D">
          <w:rPr>
            <w:rStyle w:val="CommentReference"/>
          </w:rPr>
          <w:commentReference w:id="1"/>
        </w:r>
      </w:ins>
      <w:ins w:id="4" w:author="Sebastian Pfautsch" w:date="2018-08-29T17:23:00Z">
        <w:r w:rsidR="002D3A6D">
          <w:rPr>
            <w:rFonts w:ascii="Times New Roman" w:eastAsia="TimesNewRoman" w:hAnsi="Times New Roman" w:cs="Times New Roman"/>
            <w:sz w:val="24"/>
            <w:szCs w:val="24"/>
            <w:lang w:val="en-US"/>
          </w:rPr>
          <w:t>(Urban Studies)</w:t>
        </w:r>
      </w:ins>
      <w:del w:id="5" w:author="Sebastian Pfautsch" w:date="2018-08-29T17:23:00Z">
        <w:r w:rsidR="001477B8" w:rsidRPr="009B00B8" w:rsidDel="002D3A6D">
          <w:rPr>
            <w:rFonts w:ascii="Times New Roman" w:eastAsia="TimesNewRoman" w:hAnsi="Times New Roman" w:cs="Times New Roman"/>
            <w:sz w:val="24"/>
            <w:szCs w:val="24"/>
            <w:lang w:val="en-US"/>
          </w:rPr>
          <w:delText>Office of the Deputy-Vice Chancellor (Research &amp; Development)</w:delText>
        </w:r>
      </w:del>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del w:id="6" w:author="Sebastian Pfautsch" w:date="2018-08-29T17:23:00Z">
        <w:r w:rsidR="001477B8" w:rsidRPr="009B00B8" w:rsidDel="002D3A6D">
          <w:rPr>
            <w:rFonts w:ascii="Times New Roman" w:eastAsia="TimesNewRoman" w:hAnsi="Times New Roman" w:cs="Times New Roman"/>
            <w:sz w:val="24"/>
            <w:szCs w:val="24"/>
            <w:lang w:val="en-US"/>
          </w:rPr>
          <w:delText xml:space="preserve">8 </w:delText>
        </w:r>
      </w:del>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1476150B"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w:t>
      </w:r>
      <w:commentRangeStart w:id="7"/>
      <w:r w:rsidR="00AC014C">
        <w:rPr>
          <w:rFonts w:ascii="Times New Roman" w:hAnsi="Times New Roman" w:cs="Times New Roman"/>
          <w:sz w:val="24"/>
          <w:szCs w:val="24"/>
        </w:rPr>
        <w:t>uncertain</w:t>
      </w:r>
      <w:ins w:id="8" w:author="Mark Tjoelker" w:date="2018-09-05T11:40:00Z">
        <w:r w:rsidR="00981B4F">
          <w:rPr>
            <w:rFonts w:ascii="Times New Roman" w:hAnsi="Times New Roman" w:cs="Times New Roman"/>
            <w:sz w:val="24"/>
            <w:szCs w:val="24"/>
          </w:rPr>
          <w:t xml:space="preserve"> </w:t>
        </w:r>
      </w:ins>
      <w:commentRangeEnd w:id="7"/>
      <w:ins w:id="9" w:author="Mark Tjoelker" w:date="2018-09-05T11:41:00Z">
        <w:r w:rsidR="00981B4F">
          <w:rPr>
            <w:rStyle w:val="CommentReference"/>
          </w:rPr>
          <w:commentReference w:id="7"/>
        </w:r>
      </w:ins>
      <w:ins w:id="10" w:author="Mark Tjoelker" w:date="2018-09-05T11:40:00Z">
        <w:r w:rsidR="00981B4F">
          <w:rPr>
            <w:rFonts w:ascii="Times New Roman" w:hAnsi="Times New Roman" w:cs="Times New Roman"/>
            <w:sz w:val="24"/>
            <w:szCs w:val="24"/>
          </w:rPr>
          <w:t>and thus, difficult to model</w:t>
        </w:r>
      </w:ins>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1E16CA3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The C economy of trees and forests depends not only on the amount of C fixed via photosynthesis</w:t>
      </w:r>
      <w:ins w:id="11" w:author="Mark Tjoelker" w:date="2018-09-05T11:35:00Z">
        <w:r w:rsidR="0026333C">
          <w:rPr>
            <w:rFonts w:ascii="Times New Roman" w:hAnsi="Times New Roman" w:cs="Times New Roman"/>
          </w:rPr>
          <w:t xml:space="preserve"> (GPP)</w:t>
        </w:r>
      </w:ins>
      <w:r w:rsidRPr="009B00B8">
        <w:rPr>
          <w:rFonts w:ascii="Times New Roman" w:hAnsi="Times New Roman" w:cs="Times New Roman"/>
        </w:rPr>
        <w:t xml:space="preserve">,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04BEC3F4"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w:t>
      </w:r>
      <w:commentRangeStart w:id="12"/>
      <w:r w:rsidR="00374242" w:rsidRPr="009B00B8">
        <w:rPr>
          <w:rFonts w:ascii="Times New Roman" w:hAnsi="Times New Roman" w:cs="Times New Roman"/>
        </w:rPr>
        <w:t xml:space="preserve">to </w:t>
      </w:r>
      <w:commentRangeEnd w:id="12"/>
      <w:r w:rsidR="0026333C">
        <w:rPr>
          <w:rStyle w:val="CommentReference"/>
        </w:rPr>
        <w:commentReference w:id="12"/>
      </w:r>
      <w:r w:rsidR="00374242" w:rsidRPr="009B00B8">
        <w:rPr>
          <w:rFonts w:ascii="Times New Roman" w:hAnsi="Times New Roman" w:cs="Times New Roman"/>
        </w:rPr>
        <w:t xml:space="preserve">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xml:space="preserve">. Thus it is often inappropriate to infer C partitioning from biomass </w:t>
      </w:r>
      <w:commentRangeStart w:id="13"/>
      <w:r w:rsidR="00374242" w:rsidRPr="009B00B8">
        <w:rPr>
          <w:rFonts w:ascii="Times New Roman" w:hAnsi="Times New Roman" w:cs="Times New Roman"/>
        </w:rPr>
        <w:t>ratios</w:t>
      </w:r>
      <w:commentRangeEnd w:id="13"/>
      <w:r w:rsidR="006327C0">
        <w:rPr>
          <w:rStyle w:val="CommentReference"/>
        </w:rPr>
        <w:commentReference w:id="13"/>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ins w:id="14" w:author="Sebastian Pfautsch" w:date="2018-08-29T12:40:00Z">
        <w:r w:rsidR="00126292">
          <w:rPr>
            <w:rFonts w:ascii="Times New Roman" w:hAnsi="Times New Roman" w:cs="Times New Roman"/>
          </w:rPr>
          <w:t xml:space="preserve">Surprisingly, </w:t>
        </w:r>
      </w:ins>
      <w:del w:id="15" w:author="Sebastian Pfautsch" w:date="2018-08-29T12:40:00Z">
        <w:r w:rsidR="00AC014C" w:rsidDel="00126292">
          <w:rPr>
            <w:rFonts w:ascii="Times New Roman" w:hAnsi="Times New Roman" w:cs="Times New Roman"/>
          </w:rPr>
          <w:delText xml:space="preserve">The </w:delText>
        </w:r>
      </w:del>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w:t>
      </w:r>
      <w:commentRangeStart w:id="16"/>
      <w:commentRangeStart w:id="17"/>
      <w:r w:rsidRPr="009B00B8">
        <w:rPr>
          <w:rFonts w:ascii="Times New Roman" w:hAnsi="Times New Roman" w:cs="Times New Roman"/>
        </w:rPr>
        <w:t>each use</w:t>
      </w:r>
      <w:commentRangeEnd w:id="16"/>
      <w:r w:rsidR="008D5ACA">
        <w:rPr>
          <w:rStyle w:val="CommentReference"/>
        </w:rPr>
        <w:commentReference w:id="16"/>
      </w:r>
      <w:commentRangeEnd w:id="17"/>
      <w:r w:rsidR="00E630D3">
        <w:rPr>
          <w:rStyle w:val="CommentReference"/>
        </w:rPr>
        <w:commentReference w:id="17"/>
      </w:r>
      <w:r w:rsidRPr="009B00B8">
        <w:rPr>
          <w:rFonts w:ascii="Times New Roman" w:hAnsi="Times New Roman" w:cs="Times New Roman"/>
        </w:rPr>
        <w:t xml:space="preserv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ps, </w:t>
      </w:r>
      <w:commentRangeStart w:id="18"/>
      <w:proofErr w:type="spellStart"/>
      <w:r w:rsidR="00D3799D">
        <w:rPr>
          <w:rFonts w:ascii="Times New Roman" w:hAnsi="Times New Roman" w:cs="Times New Roman"/>
        </w:rPr>
        <w:t>Hü</w:t>
      </w:r>
      <w:r w:rsidRPr="009B00B8">
        <w:rPr>
          <w:rFonts w:ascii="Times New Roman" w:hAnsi="Times New Roman" w:cs="Times New Roman"/>
        </w:rPr>
        <w:t>ber</w:t>
      </w:r>
      <w:commentRangeEnd w:id="18"/>
      <w:proofErr w:type="spellEnd"/>
      <w:r w:rsidR="00126292">
        <w:rPr>
          <w:rStyle w:val="CommentReference"/>
        </w:rPr>
        <w:commentReference w:id="18"/>
      </w:r>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w:t>
      </w:r>
      <w:r w:rsidRPr="009B00B8">
        <w:rPr>
          <w:rFonts w:ascii="Times New Roman" w:hAnsi="Times New Roman" w:cs="Times New Roman"/>
        </w:rPr>
        <w:lastRenderedPageBreak/>
        <w:t>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reduce C allocation belowground in beech sa</w:t>
      </w:r>
      <w:del w:id="19" w:author="Sebastian Pfautsch" w:date="2018-08-29T12:44:00Z">
        <w:r w:rsidR="00374242" w:rsidRPr="009B00B8" w:rsidDel="00126292">
          <w:rPr>
            <w:rFonts w:ascii="Times New Roman" w:hAnsi="Times New Roman" w:cs="Times New Roman"/>
          </w:rPr>
          <w:delText>m</w:delText>
        </w:r>
      </w:del>
      <w:r w:rsidR="00374242" w:rsidRPr="009B00B8">
        <w:rPr>
          <w:rFonts w:ascii="Times New Roman" w:hAnsi="Times New Roman" w:cs="Times New Roman"/>
        </w:rPr>
        <w:t xml:space="preserve">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w:t>
      </w:r>
      <w:commentRangeStart w:id="20"/>
      <w:r w:rsidRPr="009B00B8">
        <w:rPr>
          <w:rFonts w:ascii="Times New Roman" w:hAnsi="Times New Roman" w:cs="Times New Roman"/>
        </w:rPr>
        <w:t xml:space="preserve">root mass fraction </w:t>
      </w:r>
      <w:commentRangeEnd w:id="20"/>
      <w:r w:rsidR="00CD37C9">
        <w:rPr>
          <w:rStyle w:val="CommentReference"/>
        </w:rPr>
        <w:commentReference w:id="20"/>
      </w:r>
      <w:r w:rsidRPr="009B00B8">
        <w:rPr>
          <w:rFonts w:ascii="Times New Roman" w:hAnsi="Times New Roman" w:cs="Times New Roman"/>
        </w:rPr>
        <w:t xml:space="preserve">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commentRangeStart w:id="21"/>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commentRangeEnd w:id="21"/>
      <w:r w:rsidR="008D4F4B">
        <w:rPr>
          <w:rStyle w:val="CommentReference"/>
        </w:rPr>
        <w:commentReference w:id="21"/>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w:t>
      </w:r>
      <w:commentRangeStart w:id="22"/>
      <w:r w:rsidR="00D30653">
        <w:rPr>
          <w:rFonts w:ascii="Times New Roman" w:hAnsi="Times New Roman" w:cs="Times New Roman"/>
        </w:rPr>
        <w:t xml:space="preserve">small individual plants </w:t>
      </w:r>
      <w:commentRangeEnd w:id="22"/>
      <w:r w:rsidR="00FE75AE">
        <w:rPr>
          <w:rStyle w:val="CommentReference"/>
        </w:rPr>
        <w:commentReference w:id="22"/>
      </w:r>
      <w:r w:rsidR="00D30653">
        <w:rPr>
          <w:rFonts w:ascii="Times New Roman" w:hAnsi="Times New Roman" w:cs="Times New Roman"/>
        </w:rPr>
        <w:t>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w:t>
      </w:r>
      <w:r w:rsidRPr="009B00B8">
        <w:rPr>
          <w:rFonts w:ascii="Times New Roman" w:hAnsi="Times New Roman" w:cs="Times New Roman"/>
        </w:rPr>
        <w:lastRenderedPageBreak/>
        <w:t xml:space="preserve">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26CA1D75"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 xml:space="preserve">Interactions between temperature and drought </w:t>
      </w:r>
      <w:ins w:id="23" w:author="Mark Tjoelker" w:date="2018-09-05T11:54:00Z">
        <w:r w:rsidR="002B51F6">
          <w:rPr>
            <w:rFonts w:ascii="Times New Roman" w:hAnsi="Times New Roman" w:cs="Times New Roman"/>
          </w:rPr>
          <w:t xml:space="preserve">effects </w:t>
        </w:r>
      </w:ins>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w:t>
      </w:r>
      <w:commentRangeStart w:id="24"/>
      <w:r w:rsidRPr="009B00B8">
        <w:rPr>
          <w:rFonts w:ascii="Times New Roman" w:hAnsi="Times New Roman" w:cs="Times New Roman"/>
        </w:rPr>
        <w:t xml:space="preserve">drought </w:t>
      </w:r>
      <w:commentRangeEnd w:id="24"/>
      <w:r w:rsidR="00B37867">
        <w:rPr>
          <w:rStyle w:val="CommentReference"/>
        </w:rPr>
        <w:commentReference w:id="24"/>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w:t>
      </w:r>
      <w:commentRangeStart w:id="25"/>
      <w:r w:rsidRPr="009B00B8">
        <w:rPr>
          <w:rFonts w:ascii="Times New Roman" w:hAnsi="Times New Roman" w:cs="Times New Roman"/>
        </w:rPr>
        <w:t>growth</w:t>
      </w:r>
      <w:commentRangeEnd w:id="25"/>
      <w:r w:rsidR="00B37867">
        <w:rPr>
          <w:rStyle w:val="CommentReference"/>
        </w:rPr>
        <w:commentReference w:id="25"/>
      </w:r>
      <w:r w:rsidR="005B551F">
        <w:rPr>
          <w:rFonts w:ascii="Times New Roman" w:hAnsi="Times New Roman" w:cs="Times New Roman"/>
        </w:rPr>
        <w:t>.</w:t>
      </w:r>
    </w:p>
    <w:p w14:paraId="2E92D40F" w14:textId="7BFACEB8"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commentRangeStart w:id="26"/>
      <w:ins w:id="27" w:author="Peter Reich" w:date="2018-08-29T04:48:00Z">
        <w:r w:rsidR="00C9473E">
          <w:rPr>
            <w:rFonts w:ascii="Times New Roman" w:hAnsi="Times New Roman" w:cs="Times New Roman"/>
          </w:rPr>
          <w:t xml:space="preserve">To </w:t>
        </w:r>
      </w:ins>
      <w:commentRangeEnd w:id="26"/>
      <w:ins w:id="28" w:author="Peter Reich" w:date="2018-08-29T04:53:00Z">
        <w:r w:rsidR="009C2E18">
          <w:rPr>
            <w:rStyle w:val="CommentReference"/>
          </w:rPr>
          <w:commentReference w:id="26"/>
        </w:r>
      </w:ins>
      <w:ins w:id="29" w:author="Peter Reich" w:date="2018-08-29T04:48:00Z">
        <w:r w:rsidR="00C9473E">
          <w:rPr>
            <w:rFonts w:ascii="Times New Roman" w:hAnsi="Times New Roman" w:cs="Times New Roman"/>
          </w:rPr>
          <w:t xml:space="preserve">advance our understanding of </w:t>
        </w:r>
        <w:commentRangeStart w:id="30"/>
        <w:r w:rsidR="00C9473E">
          <w:rPr>
            <w:rFonts w:ascii="Times New Roman" w:hAnsi="Times New Roman" w:cs="Times New Roman"/>
          </w:rPr>
          <w:t>such issues</w:t>
        </w:r>
        <w:r w:rsidR="006E561C">
          <w:rPr>
            <w:rFonts w:ascii="Times New Roman" w:hAnsi="Times New Roman" w:cs="Times New Roman"/>
          </w:rPr>
          <w:t xml:space="preserve">, and in particular our knowledge gaps about interactions of temperature and water availability </w:t>
        </w:r>
      </w:ins>
      <w:ins w:id="31" w:author="Peter Reich" w:date="2018-08-29T04:49:00Z">
        <w:r w:rsidR="006E561C">
          <w:rPr>
            <w:rFonts w:ascii="Times New Roman" w:hAnsi="Times New Roman" w:cs="Times New Roman"/>
          </w:rPr>
          <w:t>on dynamic allocation processes</w:t>
        </w:r>
      </w:ins>
      <w:ins w:id="32" w:author="Peter Reich" w:date="2018-08-29T04:50:00Z">
        <w:r w:rsidR="006E561C">
          <w:rPr>
            <w:rFonts w:ascii="Times New Roman" w:hAnsi="Times New Roman" w:cs="Times New Roman"/>
          </w:rPr>
          <w:t xml:space="preserve"> – which is striking for larger individuals- </w:t>
        </w:r>
      </w:ins>
      <w:commentRangeEnd w:id="30"/>
      <w:r w:rsidR="00356630">
        <w:rPr>
          <w:rStyle w:val="CommentReference"/>
        </w:rPr>
        <w:commentReference w:id="30"/>
      </w:r>
      <w:ins w:id="33" w:author="Peter Reich" w:date="2018-08-29T04:50:00Z">
        <w:r w:rsidR="006E561C">
          <w:rPr>
            <w:rFonts w:ascii="Times New Roman" w:hAnsi="Times New Roman" w:cs="Times New Roman"/>
          </w:rPr>
          <w:t>we studied carbon allocation in</w:t>
        </w:r>
      </w:ins>
      <w:ins w:id="34" w:author="Peter Reich" w:date="2018-08-29T04:51:00Z">
        <w:r w:rsidR="006E561C">
          <w:rPr>
            <w:rFonts w:ascii="Times New Roman" w:hAnsi="Times New Roman" w:cs="Times New Roman"/>
          </w:rPr>
          <w:t xml:space="preserve"> 8 to 9-meter tall Eucalypt</w:t>
        </w:r>
      </w:ins>
      <w:ins w:id="35" w:author="Peter Reich" w:date="2018-08-29T04:52:00Z">
        <w:r w:rsidR="006E561C">
          <w:rPr>
            <w:rFonts w:ascii="Times New Roman" w:hAnsi="Times New Roman" w:cs="Times New Roman"/>
          </w:rPr>
          <w:t xml:space="preserve"> trees growing in an experiment that manipulated both </w:t>
        </w:r>
        <w:proofErr w:type="spellStart"/>
        <w:r w:rsidR="006E561C">
          <w:rPr>
            <w:rFonts w:ascii="Times New Roman" w:hAnsi="Times New Roman" w:cs="Times New Roman"/>
          </w:rPr>
          <w:t>tempoerature</w:t>
        </w:r>
        <w:proofErr w:type="spellEnd"/>
        <w:r w:rsidR="006E561C">
          <w:rPr>
            <w:rFonts w:ascii="Times New Roman" w:hAnsi="Times New Roman" w:cs="Times New Roman"/>
          </w:rPr>
          <w:t xml:space="preserve"> and moisture supply.</w:t>
        </w:r>
      </w:ins>
      <w:ins w:id="36" w:author="Peter Reich" w:date="2018-08-29T04:51:00Z">
        <w:r w:rsidR="006E561C">
          <w:rPr>
            <w:rFonts w:ascii="Times New Roman" w:hAnsi="Times New Roman" w:cs="Times New Roman"/>
          </w:rPr>
          <w:t xml:space="preserve"> </w:t>
        </w:r>
      </w:ins>
      <w:ins w:id="37" w:author="Peter Reich" w:date="2018-08-29T04:50:00Z">
        <w:r w:rsidR="006E561C">
          <w:rPr>
            <w:rFonts w:ascii="Times New Roman" w:hAnsi="Times New Roman" w:cs="Times New Roman"/>
          </w:rPr>
          <w:t xml:space="preserve"> </w:t>
        </w:r>
      </w:ins>
      <w:r w:rsidR="00374242" w:rsidRPr="009B00B8">
        <w:rPr>
          <w:rFonts w:ascii="Times New Roman" w:hAnsi="Times New Roman" w:cs="Times New Roman"/>
        </w:rPr>
        <w:t xml:space="preserve">We </w:t>
      </w:r>
      <w:ins w:id="38" w:author="Peter Reich" w:date="2018-08-29T04:54:00Z">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ins>
      <w:ins w:id="39" w:author="Peter Reich" w:date="2018-08-29T04:55:00Z">
        <w:r w:rsidR="006264A8">
          <w:rPr>
            <w:rFonts w:ascii="Times New Roman" w:hAnsi="Times New Roman" w:cs="Times New Roman"/>
          </w:rPr>
          <w:t>southeastern</w:t>
        </w:r>
      </w:ins>
      <w:ins w:id="40" w:author="Peter Reich" w:date="2018-08-29T04:54:00Z">
        <w:r w:rsidR="00C443D6">
          <w:rPr>
            <w:rFonts w:ascii="Times New Roman" w:hAnsi="Times New Roman" w:cs="Times New Roman"/>
          </w:rPr>
          <w:t xml:space="preserve"> Australia to </w:t>
        </w:r>
      </w:ins>
      <w:del w:id="41" w:author="Mark Tjoelker" w:date="2018-09-05T11:57:00Z">
        <w:r w:rsidR="00374242" w:rsidRPr="009B00B8" w:rsidDel="00E6541B">
          <w:rPr>
            <w:rFonts w:ascii="Times New Roman" w:hAnsi="Times New Roman" w:cs="Times New Roman"/>
          </w:rPr>
          <w:delText>exposed</w:delText>
        </w:r>
      </w:del>
      <w:ins w:id="42" w:author="Mark Tjoelker" w:date="2018-09-05T11:57:00Z">
        <w:r w:rsidR="00E6541B">
          <w:rPr>
            <w:rFonts w:ascii="Times New Roman" w:hAnsi="Times New Roman" w:cs="Times New Roman"/>
          </w:rPr>
          <w:t>grow</w:t>
        </w:r>
      </w:ins>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w:t>
      </w:r>
      <w:del w:id="43" w:author="Mark Tjoelker" w:date="2018-09-05T11:57:00Z">
        <w:r w:rsidR="00374242" w:rsidRPr="009B00B8" w:rsidDel="00E6541B">
          <w:rPr>
            <w:rFonts w:ascii="Times New Roman" w:hAnsi="Times New Roman" w:cs="Times New Roman"/>
          </w:rPr>
          <w:delText xml:space="preserve">to </w:delText>
        </w:r>
      </w:del>
      <w:ins w:id="44" w:author="Mark Tjoelker" w:date="2018-09-05T11:57:00Z">
        <w:r w:rsidR="00E6541B">
          <w:rPr>
            <w:rFonts w:ascii="Times New Roman" w:hAnsi="Times New Roman" w:cs="Times New Roman"/>
          </w:rPr>
          <w:t>under</w:t>
        </w:r>
        <w:r w:rsidR="00E6541B" w:rsidRPr="009B00B8">
          <w:rPr>
            <w:rFonts w:ascii="Times New Roman" w:hAnsi="Times New Roman" w:cs="Times New Roman"/>
          </w:rPr>
          <w:t xml:space="preserve"> </w:t>
        </w:r>
      </w:ins>
      <w:r w:rsidR="00374242" w:rsidRPr="009B00B8">
        <w:rPr>
          <w:rFonts w:ascii="Times New Roman" w:hAnsi="Times New Roman" w:cs="Times New Roman"/>
        </w:rPr>
        <w:t xml:space="preserve">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 xml:space="preserve">Using the unique infrastructure of </w:t>
      </w:r>
      <w:ins w:id="45" w:author="Peter Reich" w:date="2018-08-29T04:54:00Z">
        <w:r w:rsidR="00C443D6">
          <w:rPr>
            <w:rFonts w:ascii="Times New Roman" w:hAnsi="Times New Roman" w:cs="Times New Roman"/>
          </w:rPr>
          <w:t xml:space="preserve">the </w:t>
        </w:r>
      </w:ins>
      <w:r w:rsidR="00276682">
        <w:rPr>
          <w:rFonts w:ascii="Times New Roman" w:hAnsi="Times New Roman" w:cs="Times New Roman"/>
        </w:rPr>
        <w:t>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w:t>
      </w:r>
      <w:ins w:id="46" w:author="Mark Tjoelker" w:date="2018-09-05T11:59:00Z">
        <w:r w:rsidR="00E6541B">
          <w:rPr>
            <w:rFonts w:ascii="Times New Roman" w:hAnsi="Times New Roman" w:cs="Times New Roman"/>
          </w:rPr>
          <w:t xml:space="preserve"> on individual trees</w:t>
        </w:r>
      </w:ins>
      <w:r w:rsidR="00374242" w:rsidRPr="009B00B8">
        <w:rPr>
          <w:rFonts w:ascii="Times New Roman" w:hAnsi="Times New Roman" w:cs="Times New Roman"/>
        </w:rPr>
        <w:t>, we derive</w:t>
      </w:r>
      <w:ins w:id="47" w:author="Peter Reich" w:date="2018-08-29T04:55:00Z">
        <w:r w:rsidR="00AC6162">
          <w:rPr>
            <w:rFonts w:ascii="Times New Roman" w:hAnsi="Times New Roman" w:cs="Times New Roman"/>
          </w:rPr>
          <w:t>d</w:t>
        </w:r>
      </w:ins>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w:t>
      </w:r>
      <w:commentRangeStart w:id="48"/>
      <w:r w:rsidR="008C2121">
        <w:rPr>
          <w:rFonts w:ascii="Times New Roman" w:hAnsi="Times New Roman" w:cs="Times New Roman"/>
        </w:rPr>
        <w:t>belowground</w:t>
      </w:r>
      <w:commentRangeEnd w:id="48"/>
      <w:r w:rsidR="00B37867">
        <w:rPr>
          <w:rStyle w:val="CommentReference"/>
        </w:rPr>
        <w:commentReference w:id="48"/>
      </w:r>
      <w:r w:rsidR="008C2121">
        <w:rPr>
          <w:rFonts w:ascii="Times New Roman" w:hAnsi="Times New Roman" w:cs="Times New Roman"/>
        </w:rPr>
        <w:t>.</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5B6265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w:t>
      </w:r>
      <w:commentRangeStart w:id="49"/>
      <w:ins w:id="50" w:author="Mark Tjoelker" w:date="2018-09-05T12:02:00Z">
        <w:r w:rsidR="00DE278F">
          <w:rPr>
            <w:rFonts w:ascii="Times New Roman" w:hAnsi="Times New Roman" w:cs="Times New Roman"/>
          </w:rPr>
          <w:t>structure</w:t>
        </w:r>
        <w:commentRangeEnd w:id="49"/>
        <w:r w:rsidR="00DE278F">
          <w:rPr>
            <w:rStyle w:val="CommentReference"/>
          </w:rPr>
          <w:commentReference w:id="49"/>
        </w:r>
        <w:r w:rsidR="00DE278F">
          <w:rPr>
            <w:rFonts w:ascii="Times New Roman" w:hAnsi="Times New Roman" w:cs="Times New Roman"/>
          </w:rPr>
          <w:t xml:space="preserve">: </w:t>
        </w:r>
      </w:ins>
      <w:r w:rsidRPr="009B00B8">
        <w:rPr>
          <w:rFonts w:ascii="Times New Roman" w:hAnsi="Times New Roman" w:cs="Times New Roman"/>
        </w:rPr>
        <w:t>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commentRangeStart w:id="51"/>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commentRangeEnd w:id="51"/>
      <w:r w:rsidR="00CD37C9">
        <w:rPr>
          <w:rStyle w:val="CommentReference"/>
        </w:rPr>
        <w:commentReference w:id="51"/>
      </w:r>
      <w:r w:rsidR="00DA7276">
        <w:rPr>
          <w:rFonts w:ascii="Times New Roman" w:hAnsi="Times New Roman" w:cs="Times New Roman"/>
        </w:rPr>
        <w:t>.</w:t>
      </w:r>
      <w:r w:rsidRPr="009B00B8">
        <w:rPr>
          <w:rFonts w:ascii="Times New Roman" w:hAnsi="Times New Roman" w:cs="Times New Roman"/>
        </w:rPr>
        <w:t xml:space="preserve"> </w:t>
      </w:r>
    </w:p>
    <w:p w14:paraId="6E9D2E9F" w14:textId="7736D9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del w:id="52" w:author="Sebastian Pfautsch" w:date="2018-08-29T12:51:00Z">
        <w:r w:rsidRPr="009B00B8" w:rsidDel="00CD37C9">
          <w:rPr>
            <w:rFonts w:ascii="Times New Roman" w:hAnsi="Times New Roman" w:cs="Times New Roman"/>
          </w:rPr>
          <w:delText>heavy duty</w:delText>
        </w:r>
      </w:del>
      <w:ins w:id="53" w:author="Sebastian Pfautsch" w:date="2018-08-29T12:51:00Z">
        <w:r w:rsidR="00CD37C9" w:rsidRPr="009B00B8">
          <w:rPr>
            <w:rFonts w:ascii="Times New Roman" w:hAnsi="Times New Roman" w:cs="Times New Roman"/>
          </w:rPr>
          <w:t>heavy-duty</w:t>
        </w:r>
      </w:ins>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ins w:id="54" w:author="Sebastian Pfautsch" w:date="2018-08-29T12:51:00Z">
        <w:r w:rsidR="00CD37C9">
          <w:rPr>
            <w:rFonts w:ascii="Times New Roman" w:hAnsi="Times New Roman" w:cs="Times New Roman"/>
          </w:rPr>
          <w:t>,</w:t>
        </w:r>
      </w:ins>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w:t>
      </w:r>
      <w:commentRangeStart w:id="55"/>
      <w:r w:rsidRPr="009B00B8">
        <w:rPr>
          <w:rFonts w:ascii="Times New Roman" w:hAnsi="Times New Roman" w:cs="Times New Roman"/>
        </w:rPr>
        <w:t xml:space="preserve">deep soil water </w:t>
      </w:r>
      <w:commentRangeEnd w:id="55"/>
      <w:r w:rsidR="00CD37C9">
        <w:rPr>
          <w:rStyle w:val="CommentReference"/>
        </w:rPr>
        <w:commentReference w:id="55"/>
      </w:r>
      <w:r w:rsidRPr="009B00B8">
        <w:rPr>
          <w:rFonts w:ascii="Times New Roman" w:hAnsi="Times New Roman" w:cs="Times New Roman"/>
        </w:rPr>
        <w:t>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w:t>
      </w:r>
      <w:del w:id="56" w:author="Sebastian Pfautsch" w:date="2018-08-29T12:57:00Z">
        <w:r w:rsidR="00223EDF" w:rsidRPr="009B00B8" w:rsidDel="00CD37C9">
          <w:rPr>
            <w:rFonts w:ascii="Times New Roman" w:hAnsi="Times New Roman" w:cs="Times New Roman"/>
          </w:rPr>
          <w:delText xml:space="preserve">of </w:delText>
        </w:r>
      </w:del>
      <w:r w:rsidR="00223EDF" w:rsidRPr="009B00B8">
        <w:rPr>
          <w:rFonts w:ascii="Times New Roman" w:hAnsi="Times New Roman" w:cs="Times New Roman"/>
        </w:rPr>
        <w:t xml:space="preserve">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37417600"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w:t>
      </w:r>
      <w:ins w:id="57" w:author="John E. Drake" w:date="2018-09-07T16:25:00Z">
        <w:r w:rsidR="00D27431">
          <w:rPr>
            <w:rFonts w:ascii="Times New Roman" w:hAnsi="Times New Roman" w:cs="Times New Roman"/>
          </w:rPr>
          <w:t>The average warming achieved was 2.8</w:t>
        </w:r>
      </w:ins>
      <w:ins w:id="58" w:author="John E. Drake" w:date="2018-09-07T16:26:00Z">
        <w:r w:rsidR="00D27431">
          <w:rPr>
            <w:rFonts w:ascii="Times New Roman" w:hAnsi="Times New Roman" w:cs="Times New Roman"/>
          </w:rPr>
          <w:t xml:space="preserve"> °C</w:t>
        </w:r>
      </w:ins>
      <w:ins w:id="59" w:author="John E. Drake" w:date="2018-09-07T16:25:00Z">
        <w:r w:rsidR="00D27431">
          <w:rPr>
            <w:rFonts w:ascii="Times New Roman" w:hAnsi="Times New Roman" w:cs="Times New Roman"/>
          </w:rPr>
          <w:t xml:space="preserve"> (</w:t>
        </w:r>
      </w:ins>
      <w:ins w:id="60" w:author="John E. Drake" w:date="2018-09-07T16:26:00Z">
        <w:r w:rsidR="00D27431">
          <w:rPr>
            <w:rFonts w:ascii="Times New Roman" w:hAnsi="Times New Roman" w:cs="Times New Roman"/>
          </w:rPr>
          <w:t xml:space="preserve">± </w:t>
        </w:r>
        <w:proofErr w:type="spellStart"/>
        <w:proofErr w:type="gramStart"/>
        <w:r w:rsidR="00D27431">
          <w:rPr>
            <w:rFonts w:ascii="Times New Roman" w:hAnsi="Times New Roman" w:cs="Times New Roman"/>
          </w:rPr>
          <w:t>sd</w:t>
        </w:r>
        <w:proofErr w:type="spellEnd"/>
        <w:proofErr w:type="gramEnd"/>
        <w:r w:rsidR="00D27431">
          <w:rPr>
            <w:rFonts w:ascii="Times New Roman" w:hAnsi="Times New Roman" w:cs="Times New Roman"/>
          </w:rPr>
          <w:t xml:space="preserve"> of 0.6) for </w:t>
        </w:r>
        <w:proofErr w:type="spellStart"/>
        <w:r w:rsidR="00D27431">
          <w:rPr>
            <w:rFonts w:ascii="Times New Roman" w:hAnsi="Times New Roman" w:cs="Times New Roman"/>
          </w:rPr>
          <w:t>T</w:t>
        </w:r>
        <w:r w:rsidR="00D27431">
          <w:rPr>
            <w:rFonts w:ascii="Times New Roman" w:hAnsi="Times New Roman" w:cs="Times New Roman"/>
            <w:vertAlign w:val="subscript"/>
          </w:rPr>
          <w:t>air</w:t>
        </w:r>
        <w:proofErr w:type="spellEnd"/>
        <w:r w:rsidR="00D27431">
          <w:rPr>
            <w:rFonts w:ascii="Times New Roman" w:hAnsi="Times New Roman" w:cs="Times New Roman"/>
          </w:rPr>
          <w:t xml:space="preserve">, 2.0 °C (± </w:t>
        </w:r>
        <w:proofErr w:type="spellStart"/>
        <w:r w:rsidR="00D27431">
          <w:rPr>
            <w:rFonts w:ascii="Times New Roman" w:hAnsi="Times New Roman" w:cs="Times New Roman"/>
          </w:rPr>
          <w:t>sd</w:t>
        </w:r>
        <w:proofErr w:type="spellEnd"/>
        <w:r w:rsidR="00D27431">
          <w:rPr>
            <w:rFonts w:ascii="Times New Roman" w:hAnsi="Times New Roman" w:cs="Times New Roman"/>
          </w:rPr>
          <w:t xml:space="preserve"> of 0.6) for soil temperature at 5-cm-depth,   </w:t>
        </w:r>
      </w:ins>
      <w:r w:rsidRPr="009B00B8">
        <w:rPr>
          <w:rFonts w:ascii="Times New Roman" w:hAnsi="Times New Roman" w:cs="Times New Roman"/>
        </w:rPr>
        <w:t xml:space="preserve">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w:t>
      </w:r>
      <w:commentRangeStart w:id="61"/>
      <w:r w:rsidRPr="009B00B8">
        <w:rPr>
          <w:rFonts w:ascii="Times New Roman" w:hAnsi="Times New Roman" w:cs="Times New Roman"/>
        </w:rPr>
        <w:t>Feb</w:t>
      </w:r>
      <w:commentRangeEnd w:id="61"/>
      <w:r w:rsidR="00F55712">
        <w:rPr>
          <w:rStyle w:val="CommentReference"/>
        </w:rPr>
        <w:commentReference w:id="61"/>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lastRenderedPageBreak/>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1F86CD69"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ins w:id="62" w:author="Mark Tjoelker" w:date="2018-09-05T12:27:00Z">
        <w:r w:rsidR="0042766C">
          <w:rPr>
            <w:rFonts w:ascii="Times New Roman" w:hAnsi="Times New Roman" w:cs="Times New Roman"/>
          </w:rPr>
          <w:t>n analytical</w:t>
        </w:r>
      </w:ins>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ins w:id="63" w:author="Mark Tjoelker" w:date="2018-09-05T12:25:00Z">
        <w:r w:rsidR="00DE278F">
          <w:rPr>
            <w:rFonts w:ascii="Times New Roman" w:hAnsi="Times New Roman" w:cs="Times New Roman"/>
          </w:rPr>
          <w:t xml:space="preserve"> </w:t>
        </w:r>
      </w:ins>
      <w:ins w:id="64" w:author="Mark Tjoelker" w:date="2018-09-05T12:26:00Z">
        <w:r w:rsidR="00DE278F">
          <w:rPr>
            <w:rFonts w:ascii="Times New Roman" w:hAnsi="Times New Roman" w:cs="Times New Roman"/>
          </w:rPr>
          <w:t xml:space="preserve">and </w:t>
        </w:r>
      </w:ins>
      <w:ins w:id="65" w:author="Mark Tjoelker" w:date="2018-09-05T12:27:00Z">
        <w:r w:rsidR="00DE278F">
          <w:rPr>
            <w:rFonts w:ascii="Times New Roman" w:hAnsi="Times New Roman" w:cs="Times New Roman"/>
          </w:rPr>
          <w:t xml:space="preserve">C </w:t>
        </w:r>
      </w:ins>
      <w:ins w:id="66" w:author="Mark Tjoelker" w:date="2018-09-05T12:26:00Z">
        <w:r w:rsidR="00DE278F">
          <w:rPr>
            <w:rFonts w:ascii="Times New Roman" w:hAnsi="Times New Roman" w:cs="Times New Roman"/>
          </w:rPr>
          <w:t>fluxes directly measured</w:t>
        </w:r>
      </w:ins>
      <w:del w:id="67" w:author="Mark Tjoelker" w:date="2018-09-05T12:27:00Z">
        <w:r w:rsidRPr="009B00B8" w:rsidDel="00DE278F">
          <w:rPr>
            <w:rFonts w:ascii="Times New Roman" w:hAnsi="Times New Roman" w:cs="Times New Roman"/>
          </w:rPr>
          <w:delText>, avoiding many of the issues inherent in eddy covariance partitioning</w:delText>
        </w:r>
      </w:del>
      <w:r w:rsidRPr="009B00B8">
        <w:rPr>
          <w:rFonts w:ascii="Times New Roman" w:hAnsi="Times New Roman" w:cs="Times New Roman"/>
        </w:rPr>
        <w:t xml:space="preserve">. The underlying flux data and the partitioning approach were published previously </w:t>
      </w:r>
      <w:commentRangeStart w:id="68"/>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commentRangeEnd w:id="68"/>
      <w:r w:rsidR="00F55712">
        <w:rPr>
          <w:rStyle w:val="CommentReference"/>
        </w:rPr>
        <w:commentReference w:id="68"/>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5E00D0F9"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w:t>
      </w:r>
      <w:commentRangeStart w:id="69"/>
      <w:r w:rsidRPr="009B00B8">
        <w:rPr>
          <w:rFonts w:ascii="Times New Roman" w:hAnsi="Times New Roman" w:cs="Times New Roman"/>
        </w:rPr>
        <w:t xml:space="preserve">mass </w:t>
      </w:r>
      <w:commentRangeEnd w:id="69"/>
      <w:r w:rsidR="00474CAD">
        <w:rPr>
          <w:rStyle w:val="CommentReference"/>
        </w:rPr>
        <w:commentReference w:id="69"/>
      </w:r>
      <w:r w:rsidRPr="009B00B8">
        <w:rPr>
          <w:rFonts w:ascii="Times New Roman" w:hAnsi="Times New Roman" w:cs="Times New Roman"/>
        </w:rPr>
        <w:t xml:space="preserve">of all trees was measured destructively at the end of the experiment (26 May 2014). </w:t>
      </w:r>
      <w:ins w:id="70" w:author="Aspinwall, Michael" w:date="2018-08-31T14:36:00Z">
        <w:r w:rsidR="00474CAD">
          <w:rPr>
            <w:rFonts w:ascii="Times New Roman" w:hAnsi="Times New Roman" w:cs="Times New Roman"/>
          </w:rPr>
          <w:t>Total t</w:t>
        </w:r>
      </w:ins>
      <w:del w:id="71" w:author="Aspinwall, Michael" w:date="2018-08-31T14:36:00Z">
        <w:r w:rsidRPr="009B00B8" w:rsidDel="00474CAD">
          <w:rPr>
            <w:rFonts w:ascii="Times New Roman" w:hAnsi="Times New Roman" w:cs="Times New Roman"/>
          </w:rPr>
          <w:delText>T</w:delText>
        </w:r>
      </w:del>
      <w:r w:rsidRPr="009B00B8">
        <w:rPr>
          <w:rFonts w:ascii="Times New Roman" w:hAnsi="Times New Roman" w:cs="Times New Roman"/>
        </w:rPr>
        <w:t xml:space="preserve">ree </w:t>
      </w:r>
      <w:ins w:id="72" w:author="Aspinwall, Michael" w:date="2018-08-31T14:36:00Z">
        <w:r w:rsidR="00474CAD">
          <w:rPr>
            <w:rFonts w:ascii="Times New Roman" w:hAnsi="Times New Roman" w:cs="Times New Roman"/>
          </w:rPr>
          <w:t xml:space="preserve">dry </w:t>
        </w:r>
      </w:ins>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68E23254"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w:t>
      </w:r>
      <w:ins w:id="73" w:author="Mark Tjoelker" w:date="2018-09-05T12:29:00Z">
        <w:r w:rsidR="00932A29">
          <w:rPr>
            <w:rFonts w:ascii="Times New Roman" w:hAnsi="Times New Roman" w:cs="Times New Roman"/>
          </w:rPr>
          <w:t>cross-sections (</w:t>
        </w:r>
      </w:ins>
      <w:r w:rsidRPr="009B00B8">
        <w:rPr>
          <w:rFonts w:ascii="Times New Roman" w:hAnsi="Times New Roman" w:cs="Times New Roman"/>
        </w:rPr>
        <w:t>cookies</w:t>
      </w:r>
      <w:ins w:id="74" w:author="Mark Tjoelker" w:date="2018-09-05T12:29:00Z">
        <w:r w:rsidR="00932A29">
          <w:rPr>
            <w:rFonts w:ascii="Times New Roman" w:hAnsi="Times New Roman" w:cs="Times New Roman"/>
          </w:rPr>
          <w:t>)</w:t>
        </w:r>
      </w:ins>
      <w:r w:rsidRPr="009B00B8">
        <w:rPr>
          <w:rFonts w:ascii="Times New Roman" w:hAnsi="Times New Roman" w:cs="Times New Roman"/>
        </w:rPr>
        <w:t xml:space="preserve">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t>
      </w:r>
      <w:commentRangeStart w:id="75"/>
      <w:r w:rsidRPr="009B00B8">
        <w:rPr>
          <w:rFonts w:ascii="Times New Roman" w:hAnsi="Times New Roman" w:cs="Times New Roman"/>
        </w:rPr>
        <w:t xml:space="preserve">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commentRangeEnd w:id="75"/>
      <w:r w:rsidR="00F55712">
        <w:rPr>
          <w:rStyle w:val="CommentReference"/>
        </w:rPr>
        <w:commentReference w:id="75"/>
      </w:r>
    </w:p>
    <w:p w14:paraId="00554DC1" w14:textId="01B776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t>
      </w:r>
      <w:del w:id="76" w:author="Mark Tjoelker" w:date="2018-09-05T12:31:00Z">
        <w:r w:rsidRPr="009B00B8" w:rsidDel="00652268">
          <w:rPr>
            <w:rFonts w:ascii="Times New Roman" w:hAnsi="Times New Roman" w:cs="Times New Roman"/>
          </w:rPr>
          <w:delText>with a</w:delText>
        </w:r>
      </w:del>
      <w:ins w:id="77" w:author="Mark Tjoelker" w:date="2018-09-05T12:31:00Z">
        <w:r w:rsidR="00652268">
          <w:rPr>
            <w:rFonts w:ascii="Times New Roman" w:hAnsi="Times New Roman" w:cs="Times New Roman"/>
          </w:rPr>
          <w:t>using</w:t>
        </w:r>
      </w:ins>
      <w:r w:rsidRPr="009B00B8">
        <w:rPr>
          <w:rFonts w:ascii="Times New Roman" w:hAnsi="Times New Roman" w:cs="Times New Roman"/>
        </w:rPr>
        <w:t xml:space="preserve"> soil </w:t>
      </w:r>
      <w:del w:id="78" w:author="Mark Tjoelker" w:date="2018-09-05T12:31:00Z">
        <w:r w:rsidRPr="009B00B8" w:rsidDel="00652268">
          <w:rPr>
            <w:rFonts w:ascii="Times New Roman" w:hAnsi="Times New Roman" w:cs="Times New Roman"/>
          </w:rPr>
          <w:delText>coring approach</w:delText>
        </w:r>
      </w:del>
      <w:ins w:id="79" w:author="Mark Tjoelker" w:date="2018-09-05T12:31:00Z">
        <w:r w:rsidR="00652268">
          <w:rPr>
            <w:rFonts w:ascii="Times New Roman" w:hAnsi="Times New Roman" w:cs="Times New Roman"/>
          </w:rPr>
          <w:t>cores</w:t>
        </w:r>
      </w:ins>
      <w:r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w:t>
      </w:r>
      <w:commentRangeStart w:id="80"/>
      <w:r w:rsidRPr="009B00B8">
        <w:rPr>
          <w:rFonts w:ascii="Times New Roman" w:hAnsi="Times New Roman" w:cs="Times New Roman"/>
        </w:rPr>
        <w:t>C</w:t>
      </w:r>
      <w:commentRangeEnd w:id="80"/>
      <w:r w:rsidR="00474CAD">
        <w:rPr>
          <w:rStyle w:val="CommentReference"/>
        </w:rPr>
        <w:commentReference w:id="80"/>
      </w:r>
      <w:r w:rsidRPr="009B00B8">
        <w:rPr>
          <w:rFonts w:ascii="Times New Roman" w:hAnsi="Times New Roman" w:cs="Times New Roman"/>
        </w:rPr>
        <w:t>.</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62B10D3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ins w:id="81" w:author="Mark Tjoelker" w:date="2018-09-05T12:34:00Z">
        <w:r w:rsidR="007D6952">
          <w:rPr>
            <w:rFonts w:ascii="Times New Roman" w:hAnsi="Times New Roman" w:cs="Times New Roman"/>
          </w:rPr>
          <w:t xml:space="preserve"> of dry mass</w:t>
        </w:r>
      </w:ins>
      <w:r w:rsidRPr="009B00B8">
        <w:rPr>
          <w:rFonts w:ascii="Times New Roman" w:hAnsi="Times New Roman" w:cs="Times New Roman"/>
        </w:rPr>
        <w:t>.</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w:t>
      </w:r>
      <w:commentRangeStart w:id="82"/>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w:t>
      </w:r>
      <w:commentRangeEnd w:id="82"/>
      <w:r w:rsidR="00267E6A">
        <w:rPr>
          <w:rStyle w:val="CommentReference"/>
        </w:rPr>
        <w:commentReference w:id="82"/>
      </w:r>
      <w:r w:rsidRPr="009B00B8">
        <w:rPr>
          <w:rFonts w:ascii="Times New Roman" w:hAnsi="Times New Roman" w:cs="Times New Roman"/>
        </w:rPr>
        <w:t xml:space="preserve">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t>
      </w:r>
      <w:r w:rsidRPr="009B00B8">
        <w:rPr>
          <w:rFonts w:ascii="Times New Roman" w:hAnsi="Times New Roman" w:cs="Times New Roman"/>
        </w:rPr>
        <w:lastRenderedPageBreak/>
        <w:t xml:space="preserve">We </w:t>
      </w:r>
      <w:commentRangeStart w:id="83"/>
      <w:r w:rsidRPr="009B00B8">
        <w:rPr>
          <w:rFonts w:ascii="Times New Roman" w:hAnsi="Times New Roman" w:cs="Times New Roman"/>
        </w:rPr>
        <w:t xml:space="preserve">calculated </w:t>
      </w:r>
      <w:commentRangeEnd w:id="83"/>
      <w:r w:rsidR="007D6952">
        <w:rPr>
          <w:rStyle w:val="CommentReference"/>
        </w:rPr>
        <w:commentReference w:id="83"/>
      </w:r>
      <w:r w:rsidRPr="009B00B8">
        <w:rPr>
          <w:rFonts w:ascii="Times New Roman" w:hAnsi="Times New Roman" w:cs="Times New Roman"/>
        </w:rPr>
        <w:t xml:space="preserve">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xml:space="preserve">. </w:t>
      </w:r>
      <w:commentRangeStart w:id="84"/>
      <w:r w:rsidRPr="009B00B8">
        <w:rPr>
          <w:rFonts w:ascii="Times New Roman" w:hAnsi="Times New Roman" w:cs="Times New Roman"/>
        </w:rPr>
        <w:t>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w:t>
      </w:r>
      <w:commentRangeEnd w:id="84"/>
      <w:r w:rsidR="004E503E">
        <w:rPr>
          <w:rStyle w:val="CommentReference"/>
        </w:rPr>
        <w:commentReference w:id="84"/>
      </w:r>
      <w:r w:rsidRPr="009B00B8">
        <w:rPr>
          <w:rFonts w:ascii="Times New Roman" w:hAnsi="Times New Roman" w:cs="Times New Roman"/>
        </w:rPr>
        <w:t xml:space="preserve">,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A95AB1"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585C9799"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 xml:space="preserve">with the single treatment of warming (n = 6 for </w:t>
      </w:r>
      <w:ins w:id="85" w:author="Mark Tjoelker" w:date="2018-09-05T12:48:00Z">
        <w:r w:rsidR="00F71A9C">
          <w:rPr>
            <w:rFonts w:ascii="Times New Roman" w:hAnsi="Times New Roman" w:cs="Times New Roman"/>
            <w:lang w:val="en-US"/>
          </w:rPr>
          <w:t xml:space="preserve">the entire </w:t>
        </w:r>
      </w:ins>
      <w:r w:rsidRPr="00316973">
        <w:rPr>
          <w:rFonts w:ascii="Times New Roman" w:hAnsi="Times New Roman" w:cs="Times New Roman"/>
          <w:lang w:val="en-US"/>
        </w:rPr>
        <w:t>6 months</w:t>
      </w:r>
      <w:ins w:id="86" w:author="Mark Tjoelker" w:date="2018-09-05T12:48:00Z">
        <w:r w:rsidR="00F71A9C">
          <w:rPr>
            <w:rFonts w:ascii="Times New Roman" w:hAnsi="Times New Roman" w:cs="Times New Roman"/>
            <w:lang w:val="en-US"/>
          </w:rPr>
          <w:t xml:space="preserve"> of combined flux and growth data prior to the drought</w:t>
        </w:r>
      </w:ins>
      <w:r w:rsidRPr="00316973">
        <w:rPr>
          <w:rFonts w:ascii="Times New Roman" w:hAnsi="Times New Roman" w:cs="Times New Roman"/>
          <w:lang w:val="en-US"/>
        </w:rPr>
        <w:t>,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 xml:space="preserve">normality and homoscedasticity; transformations </w:t>
      </w:r>
      <w:ins w:id="87" w:author="Mark Tjoelker" w:date="2018-09-05T12:50:00Z">
        <w:r w:rsidR="00100DEB">
          <w:rPr>
            <w:rFonts w:ascii="Times New Roman" w:hAnsi="Times New Roman" w:cs="Times New Roman"/>
            <w:lang w:val="en-US"/>
          </w:rPr>
          <w:t xml:space="preserve">of variables </w:t>
        </w:r>
      </w:ins>
      <w:r w:rsidRPr="00316973">
        <w:rPr>
          <w:rFonts w:ascii="Times New Roman" w:hAnsi="Times New Roman" w:cs="Times New Roman"/>
          <w:lang w:val="en-US"/>
        </w:rPr>
        <w:t>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commentRangeStart w:id="88"/>
      <w:r w:rsidRPr="009B00B8">
        <w:rPr>
          <w:rFonts w:ascii="Times New Roman" w:hAnsi="Times New Roman" w:cs="Times New Roman"/>
        </w:rPr>
        <w:t>ab</w:t>
      </w:r>
      <w:commentRangeEnd w:id="88"/>
      <w:r w:rsidR="00267E6A">
        <w:rPr>
          <w:rStyle w:val="CommentReference"/>
        </w:rPr>
        <w:commentReference w:id="88"/>
      </w:r>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commentRangeStart w:id="89"/>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w:t>
      </w:r>
      <w:commentRangeEnd w:id="89"/>
      <w:r w:rsidR="004B1B53">
        <w:rPr>
          <w:rStyle w:val="CommentReference"/>
        </w:rPr>
        <w:commentReference w:id="89"/>
      </w:r>
      <w:r w:rsidR="004C6AA8">
        <w:rPr>
          <w:rFonts w:ascii="Times New Roman" w:hAnsi="Times New Roman" w:cs="Times New Roman"/>
        </w:rPr>
        <w:t xml:space="preserve"> </w:t>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6E1F01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90"/>
      <w:commentRangeStart w:id="91"/>
      <w:r w:rsidRPr="009B00B8">
        <w:rPr>
          <w:rFonts w:ascii="Times New Roman" w:hAnsi="Times New Roman" w:cs="Times New Roman"/>
        </w:rPr>
        <w:t>tree C uptake via photosynthesi</w:t>
      </w:r>
      <w:commentRangeEnd w:id="90"/>
      <w:r w:rsidR="00F70B31">
        <w:rPr>
          <w:rStyle w:val="CommentReference"/>
        </w:rPr>
        <w:commentReference w:id="90"/>
      </w:r>
      <w:commentRangeEnd w:id="91"/>
      <w:r w:rsidR="00F87F40">
        <w:rPr>
          <w:rStyle w:val="CommentReference"/>
        </w:rPr>
        <w:commentReference w:id="91"/>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ummer</w:t>
      </w:r>
      <w:ins w:id="92" w:author="Mark Tjoelker" w:date="2018-09-05T13:00:00Z">
        <w:r w:rsidR="005C1515">
          <w:rPr>
            <w:rFonts w:ascii="Times New Roman" w:hAnsi="Times New Roman" w:cs="Times New Roman"/>
          </w:rPr>
          <w:t xml:space="preserve"> compared to ambient controls</w:t>
        </w:r>
      </w:ins>
      <w:r w:rsidRPr="009B00B8">
        <w:rPr>
          <w:rFonts w:ascii="Times New Roman" w:hAnsi="Times New Roman" w:cs="Times New Roman"/>
        </w:rPr>
        <w:t xml:space="preserve">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w:t>
      </w:r>
      <w:commentRangeStart w:id="93"/>
      <w:r w:rsidRPr="009B00B8">
        <w:rPr>
          <w:rFonts w:ascii="Times New Roman" w:hAnsi="Times New Roman" w:cs="Times New Roman"/>
        </w:rPr>
        <w:t xml:space="preserve">all water was withheld </w:t>
      </w:r>
      <w:commentRangeEnd w:id="93"/>
      <w:r w:rsidR="00267E6A">
        <w:rPr>
          <w:rStyle w:val="CommentReference"/>
        </w:rPr>
        <w:commentReference w:id="93"/>
      </w:r>
      <w:r w:rsidRPr="009B00B8">
        <w:rPr>
          <w:rFonts w:ascii="Times New Roman" w:hAnsi="Times New Roman" w:cs="Times New Roman"/>
        </w:rPr>
        <w:t>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A3E451D" w:rsidR="00563E99" w:rsidRPr="009B00B8" w:rsidRDefault="00374242">
      <w:pPr>
        <w:spacing w:line="360" w:lineRule="auto"/>
        <w:rPr>
          <w:rFonts w:ascii="Times New Roman" w:hAnsi="Times New Roman" w:cs="Times New Roman"/>
        </w:rPr>
      </w:pPr>
      <w:commentRangeStart w:id="94"/>
      <w:r w:rsidRPr="009B00B8">
        <w:rPr>
          <w:rFonts w:ascii="Times New Roman" w:hAnsi="Times New Roman" w:cs="Times New Roman"/>
        </w:rPr>
        <w:t xml:space="preserve">The </w:t>
      </w:r>
      <w:commentRangeEnd w:id="94"/>
      <w:r w:rsidR="00C07C44">
        <w:rPr>
          <w:rStyle w:val="CommentReference"/>
        </w:rPr>
        <w:commentReference w:id="94"/>
      </w:r>
      <w:r w:rsidRPr="009B00B8">
        <w:rPr>
          <w:rFonts w:ascii="Times New Roman" w:hAnsi="Times New Roman" w:cs="Times New Roman"/>
        </w:rPr>
        <w:t xml:space="preserve">final biomass measured with a complete destructive harvest did not </w:t>
      </w:r>
      <w:del w:id="95" w:author="Mark Tjoelker" w:date="2018-09-05T13:10:00Z">
        <w:r w:rsidRPr="009B00B8" w:rsidDel="00D80D66">
          <w:rPr>
            <w:rFonts w:ascii="Times New Roman" w:hAnsi="Times New Roman" w:cs="Times New Roman"/>
          </w:rPr>
          <w:delText>vary with</w:delText>
        </w:r>
      </w:del>
      <w:ins w:id="96" w:author="Mark Tjoelker" w:date="2018-09-05T13:10:00Z">
        <w:r w:rsidR="00D80D66">
          <w:rPr>
            <w:rFonts w:ascii="Times New Roman" w:hAnsi="Times New Roman" w:cs="Times New Roman"/>
          </w:rPr>
          <w:t>differ between</w:t>
        </w:r>
      </w:ins>
      <w:r w:rsidRPr="009B00B8">
        <w:rPr>
          <w:rFonts w:ascii="Times New Roman" w:hAnsi="Times New Roman" w:cs="Times New Roman"/>
        </w:rPr>
        <w:t xml:space="preserve">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likely arose from an experimental warming effect that varied through </w:t>
      </w:r>
      <w:commentRangeStart w:id="97"/>
      <w:r w:rsidRPr="009B00B8">
        <w:rPr>
          <w:rFonts w:ascii="Times New Roman" w:hAnsi="Times New Roman" w:cs="Times New Roman"/>
        </w:rPr>
        <w:t>time</w:t>
      </w:r>
      <w:commentRangeEnd w:id="97"/>
      <w:r w:rsidR="00A479F8">
        <w:rPr>
          <w:rStyle w:val="CommentReference"/>
        </w:rPr>
        <w:commentReference w:id="97"/>
      </w:r>
      <w:r w:rsidRPr="009B00B8">
        <w:rPr>
          <w:rFonts w:ascii="Times New Roman" w:hAnsi="Times New Roman" w:cs="Times New Roman"/>
        </w:rPr>
        <w:t>.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w:t>
      </w:r>
      <w:r w:rsidRPr="009B00B8">
        <w:rPr>
          <w:rFonts w:ascii="Times New Roman" w:hAnsi="Times New Roman" w:cs="Times New Roman"/>
        </w:rPr>
        <w:lastRenderedPageBreak/>
        <w:t xml:space="preserve">The </w:t>
      </w:r>
      <w:commentRangeStart w:id="98"/>
      <w:commentRangeStart w:id="99"/>
      <w:commentRangeStart w:id="100"/>
      <w:r w:rsidRPr="009B00B8">
        <w:rPr>
          <w:rFonts w:ascii="Times New Roman" w:hAnsi="Times New Roman" w:cs="Times New Roman"/>
        </w:rPr>
        <w:t xml:space="preserve">A-Dry </w:t>
      </w:r>
      <w:commentRangeEnd w:id="98"/>
      <w:r w:rsidR="006F12C0">
        <w:rPr>
          <w:rStyle w:val="CommentReference"/>
        </w:rPr>
        <w:commentReference w:id="98"/>
      </w:r>
      <w:r w:rsidRPr="009B00B8">
        <w:rPr>
          <w:rFonts w:ascii="Times New Roman" w:hAnsi="Times New Roman" w:cs="Times New Roman"/>
        </w:rPr>
        <w:t>trees had higher fine root biomass</w:t>
      </w:r>
      <w:commentRangeEnd w:id="99"/>
      <w:r w:rsidR="00D366EA">
        <w:rPr>
          <w:rStyle w:val="CommentReference"/>
        </w:rPr>
        <w:commentReference w:id="99"/>
      </w:r>
      <w:commentRangeEnd w:id="100"/>
      <w:r w:rsidR="00B66B6F">
        <w:rPr>
          <w:rStyle w:val="CommentReference"/>
        </w:rPr>
        <w:commentReference w:id="100"/>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w:t>
      </w:r>
      <w:ins w:id="101" w:author="Mark Tjoelker" w:date="2018-09-06T13:00:00Z">
        <w:r w:rsidR="000E40C6">
          <w:rPr>
            <w:rFonts w:ascii="Times New Roman" w:hAnsi="Times New Roman" w:cs="Times New Roman"/>
          </w:rPr>
          <w:t xml:space="preserve"> (</w:t>
        </w:r>
        <w:r w:rsidR="000E40C6" w:rsidRPr="000E40C6">
          <w:rPr>
            <w:rFonts w:ascii="Times New Roman" w:hAnsi="Times New Roman" w:cs="Times New Roman"/>
            <w:i/>
            <w:rPrChange w:id="102" w:author="Mark Tjoelker" w:date="2018-09-06T13:00:00Z">
              <w:rPr>
                <w:rFonts w:ascii="Times New Roman" w:hAnsi="Times New Roman" w:cs="Times New Roman"/>
              </w:rPr>
            </w:rPrChange>
          </w:rPr>
          <w:t>P</w:t>
        </w:r>
        <w:r w:rsidR="000E40C6">
          <w:rPr>
            <w:rFonts w:ascii="Times New Roman" w:hAnsi="Times New Roman" w:cs="Times New Roman"/>
          </w:rPr>
          <w:t xml:space="preserve"> </w:t>
        </w:r>
        <w:proofErr w:type="gramStart"/>
        <w:r w:rsidR="000E40C6">
          <w:rPr>
            <w:rFonts w:ascii="Times New Roman" w:hAnsi="Times New Roman" w:cs="Times New Roman"/>
          </w:rPr>
          <w:t>= ?</w:t>
        </w:r>
        <w:proofErr w:type="gramEnd"/>
        <w:r w:rsidR="000E40C6">
          <w:rPr>
            <w:rFonts w:ascii="Times New Roman" w:hAnsi="Times New Roman" w:cs="Times New Roman"/>
          </w:rPr>
          <w:t>)</w:t>
        </w:r>
      </w:ins>
      <w:r w:rsidRPr="009B00B8">
        <w:rPr>
          <w:rFonts w:ascii="Times New Roman" w:hAnsi="Times New Roman" w:cs="Times New Roman"/>
        </w:rPr>
        <w:t>;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w:t>
      </w:r>
      <w:commentRangeStart w:id="103"/>
      <w:commentRangeStart w:id="104"/>
      <w:r w:rsidRPr="009B00B8">
        <w:rPr>
          <w:rFonts w:ascii="Times New Roman" w:hAnsi="Times New Roman" w:cs="Times New Roman"/>
        </w:rPr>
        <w:t xml:space="preserve">treatment </w:t>
      </w:r>
      <w:commentRangeEnd w:id="103"/>
      <w:r w:rsidR="004802F3">
        <w:rPr>
          <w:rStyle w:val="CommentReference"/>
        </w:rPr>
        <w:commentReference w:id="103"/>
      </w:r>
      <w:commentRangeEnd w:id="104"/>
      <w:r w:rsidR="00A95AB1">
        <w:rPr>
          <w:rStyle w:val="CommentReference"/>
        </w:rPr>
        <w:commentReference w:id="104"/>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105"/>
      <w:r w:rsidRPr="009B00B8">
        <w:rPr>
          <w:rFonts w:ascii="Times New Roman" w:hAnsi="Times New Roman" w:cs="Times New Roman"/>
          <w:i/>
        </w:rPr>
        <w:t>Plant</w:t>
      </w:r>
      <w:commentRangeEnd w:id="105"/>
      <w:r w:rsidR="00D366EA">
        <w:rPr>
          <w:rStyle w:val="CommentReference"/>
        </w:rPr>
        <w:commentReference w:id="105"/>
      </w:r>
      <w:r w:rsidRPr="009B00B8">
        <w:rPr>
          <w:rFonts w:ascii="Times New Roman" w:hAnsi="Times New Roman" w:cs="Times New Roman"/>
          <w:i/>
        </w:rPr>
        <w:t xml:space="preserve"> and soil water status</w:t>
      </w:r>
    </w:p>
    <w:p w14:paraId="6F2C8509" w14:textId="2F2BDB0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w:t>
      </w:r>
      <w:commentRangeStart w:id="106"/>
      <w:r w:rsidRPr="009B00B8">
        <w:rPr>
          <w:rFonts w:ascii="Times New Roman" w:hAnsi="Times New Roman" w:cs="Times New Roman"/>
        </w:rPr>
        <w:t>permanent wilting point of this soil</w:t>
      </w:r>
      <w:r w:rsidR="000F67B0">
        <w:rPr>
          <w:rFonts w:ascii="Times New Roman" w:hAnsi="Times New Roman" w:cs="Times New Roman"/>
        </w:rPr>
        <w:t xml:space="preserve"> </w:t>
      </w:r>
      <w:commentRangeEnd w:id="106"/>
      <w:r w:rsidR="006F12C0">
        <w:rPr>
          <w:rStyle w:val="CommentReference"/>
        </w:rPr>
        <w:commentReference w:id="106"/>
      </w:r>
      <w:r w:rsidR="000F67B0">
        <w:rPr>
          <w:rFonts w:ascii="Times New Roman" w:hAnsi="Times New Roman" w:cs="Times New Roman"/>
        </w:rPr>
        <w:t xml:space="preserve">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ins w:id="107" w:author="Sebastian Pfautsch" w:date="2018-08-29T13:23:00Z">
        <w:r w:rsidR="006F12C0">
          <w:rPr>
            <w:rFonts w:ascii="Times New Roman" w:hAnsi="Times New Roman" w:cs="Times New Roman"/>
          </w:rPr>
          <w:t>,</w:t>
        </w:r>
      </w:ins>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108"/>
      <w:commentRangeStart w:id="109"/>
      <w:r w:rsidRPr="009B00B8">
        <w:rPr>
          <w:rFonts w:ascii="Times New Roman" w:hAnsi="Times New Roman" w:cs="Times New Roman"/>
        </w:rPr>
        <w:t>error</w:t>
      </w:r>
      <w:commentRangeEnd w:id="108"/>
      <w:r w:rsidR="00D366EA">
        <w:rPr>
          <w:rStyle w:val="CommentReference"/>
        </w:rPr>
        <w:commentReference w:id="108"/>
      </w:r>
      <w:commentRangeEnd w:id="109"/>
      <w:r w:rsidR="00B66B6F">
        <w:rPr>
          <w:rStyle w:val="CommentReference"/>
        </w:rPr>
        <w:commentReference w:id="109"/>
      </w:r>
      <w:r w:rsidRPr="009B00B8">
        <w:rPr>
          <w:rFonts w:ascii="Times New Roman" w:hAnsi="Times New Roman" w:cs="Times New Roman"/>
        </w:rPr>
        <w:t>.</w:t>
      </w:r>
    </w:p>
    <w:p w14:paraId="06C9FF9E" w14:textId="6F24EA1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del w:id="110" w:author="Peter Reich" w:date="2018-08-29T09:28:00Z">
        <w:r w:rsidRPr="009B00B8" w:rsidDel="00695C4F">
          <w:rPr>
            <w:rFonts w:ascii="Times New Roman" w:hAnsi="Times New Roman" w:cs="Times New Roman"/>
          </w:rPr>
          <w:delText xml:space="preserve">the </w:delText>
        </w:r>
      </w:del>
      <w:ins w:id="111" w:author="Peter Reich" w:date="2018-08-29T09:28:00Z">
        <w:r w:rsidR="00695C4F">
          <w:rPr>
            <w:rFonts w:ascii="Times New Roman" w:hAnsi="Times New Roman" w:cs="Times New Roman"/>
          </w:rPr>
          <w:t>mid-s</w:t>
        </w:r>
      </w:ins>
      <w:del w:id="112" w:author="Peter Reich" w:date="2018-08-29T09:28:00Z">
        <w:r w:rsidRPr="009B00B8" w:rsidDel="00695C4F">
          <w:rPr>
            <w:rFonts w:ascii="Times New Roman" w:hAnsi="Times New Roman" w:cs="Times New Roman"/>
          </w:rPr>
          <w:delText>S</w:delText>
        </w:r>
      </w:del>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7B7C557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commentRangeStart w:id="113"/>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End w:id="113"/>
      <w:r w:rsidR="00797273">
        <w:rPr>
          <w:rStyle w:val="CommentReference"/>
        </w:rPr>
        <w:commentReference w:id="113"/>
      </w:r>
      <w:commentRangeStart w:id="114"/>
      <w:commentRangeStart w:id="115"/>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114"/>
      <w:r w:rsidR="003F4DBD">
        <w:rPr>
          <w:rStyle w:val="CommentReference"/>
        </w:rPr>
        <w:commentReference w:id="114"/>
      </w:r>
      <w:commentRangeEnd w:id="115"/>
      <w:r w:rsidR="007060C1">
        <w:rPr>
          <w:rStyle w:val="CommentReference"/>
        </w:rPr>
        <w:commentReference w:id="115"/>
      </w:r>
      <w:r w:rsidRPr="009B00B8">
        <w:rPr>
          <w:rFonts w:ascii="Times New Roman" w:hAnsi="Times New Roman" w:cs="Times New Roman"/>
        </w:rPr>
        <w:t xml:space="preserve">The experimental drought had weak effects on </w:t>
      </w:r>
      <w:ins w:id="116" w:author="Mark Tjoelker" w:date="2018-09-06T11:15:00Z">
        <w:r w:rsidR="00444CDF">
          <w:rPr>
            <w:rFonts w:ascii="Times New Roman" w:hAnsi="Times New Roman" w:cs="Times New Roman"/>
          </w:rPr>
          <w:t xml:space="preserve">flux </w:t>
        </w:r>
      </w:ins>
      <w:r w:rsidRPr="009B00B8">
        <w:rPr>
          <w:rFonts w:ascii="Times New Roman" w:hAnsi="Times New Roman" w:cs="Times New Roman"/>
        </w:rPr>
        <w:t>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5888335C"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117"/>
      <w:commentRangeStart w:id="118"/>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117"/>
      <w:r w:rsidR="003F4DBD">
        <w:rPr>
          <w:rStyle w:val="CommentReference"/>
        </w:rPr>
        <w:commentReference w:id="117"/>
      </w:r>
      <w:commentRangeEnd w:id="118"/>
      <w:r w:rsidR="001901AA">
        <w:rPr>
          <w:rStyle w:val="CommentReference"/>
        </w:rPr>
        <w:commentReference w:id="118"/>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w:t>
      </w:r>
      <w:commentRangeStart w:id="119"/>
      <w:r w:rsidR="00374242" w:rsidRPr="009B00B8">
        <w:rPr>
          <w:rFonts w:ascii="Times New Roman" w:hAnsi="Times New Roman" w:cs="Times New Roman"/>
        </w:rPr>
        <w:t xml:space="preserve">despite </w:t>
      </w:r>
      <w:commentRangeEnd w:id="119"/>
      <w:r w:rsidR="00B56D14">
        <w:rPr>
          <w:rStyle w:val="CommentReference"/>
        </w:rPr>
        <w:commentReference w:id="119"/>
      </w:r>
      <w:r w:rsidR="00374242" w:rsidRPr="009B00B8">
        <w:rPr>
          <w:rFonts w:ascii="Times New Roman" w:hAnsi="Times New Roman" w:cs="Times New Roman"/>
        </w:rPr>
        <w:t xml:space="preserve">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 xml:space="preserve">bservations during the </w:t>
      </w:r>
      <w:ins w:id="120" w:author="Mark Tjoelker" w:date="2018-09-06T11:41:00Z">
        <w:r w:rsidR="00EA5E3E">
          <w:rPr>
            <w:rFonts w:ascii="Times New Roman" w:hAnsi="Times New Roman" w:cs="Times New Roman"/>
          </w:rPr>
          <w:t>pre-</w:t>
        </w:r>
        <w:proofErr w:type="gramStart"/>
        <w:r w:rsidR="00EA5E3E">
          <w:rPr>
            <w:rFonts w:ascii="Times New Roman" w:hAnsi="Times New Roman" w:cs="Times New Roman"/>
          </w:rPr>
          <w:t>?</w:t>
        </w:r>
      </w:ins>
      <w:r w:rsidR="00374242" w:rsidRPr="009B00B8">
        <w:rPr>
          <w:rFonts w:ascii="Times New Roman" w:hAnsi="Times New Roman" w:cs="Times New Roman"/>
        </w:rPr>
        <w:t>drought</w:t>
      </w:r>
      <w:proofErr w:type="gramEnd"/>
      <w:r w:rsidR="00374242" w:rsidRPr="009B00B8">
        <w:rPr>
          <w:rFonts w:ascii="Times New Roman" w:hAnsi="Times New Roman" w:cs="Times New Roman"/>
        </w:rPr>
        <w:t xml:space="preserve"> period followed the general relationship, with lower values on both axes (</w:t>
      </w:r>
      <w:commentRangeStart w:id="121"/>
      <w:r w:rsidR="00374242" w:rsidRPr="009B00B8">
        <w:rPr>
          <w:rFonts w:ascii="Times New Roman" w:hAnsi="Times New Roman" w:cs="Times New Roman"/>
        </w:rPr>
        <w:t>Fig</w:t>
      </w:r>
      <w:commentRangeEnd w:id="121"/>
      <w:r w:rsidR="00EA5E3E">
        <w:rPr>
          <w:rStyle w:val="CommentReference"/>
        </w:rPr>
        <w:commentReference w:id="121"/>
      </w:r>
      <w:r w:rsidR="00374242" w:rsidRPr="009B00B8">
        <w:rPr>
          <w:rFonts w:ascii="Times New Roman" w:hAnsi="Times New Roman" w:cs="Times New Roman"/>
        </w:rPr>
        <w:t xml:space="preserve">. 7). Thus, the experimental </w:t>
      </w:r>
      <w:commentRangeStart w:id="122"/>
      <w:r w:rsidR="00374242" w:rsidRPr="009B00B8">
        <w:rPr>
          <w:rFonts w:ascii="Times New Roman" w:hAnsi="Times New Roman" w:cs="Times New Roman"/>
        </w:rPr>
        <w:t xml:space="preserve">drought </w:t>
      </w:r>
      <w:commentRangeEnd w:id="122"/>
      <w:r w:rsidR="00EA5E3E">
        <w:rPr>
          <w:rStyle w:val="CommentReference"/>
        </w:rPr>
        <w:commentReference w:id="122"/>
      </w:r>
      <w:r w:rsidR="00374242" w:rsidRPr="009B00B8">
        <w:rPr>
          <w:rFonts w:ascii="Times New Roman" w:hAnsi="Times New Roman" w:cs="Times New Roman"/>
        </w:rPr>
        <w:t>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w:t>
      </w:r>
      <w:commentRangeStart w:id="123"/>
      <w:r w:rsidR="009C5D79">
        <w:rPr>
          <w:rFonts w:ascii="Times New Roman" w:hAnsi="Times New Roman" w:cs="Times New Roman"/>
        </w:rPr>
        <w:t>This was consistent with a reduced root mass fraction in the warmed treatments at the final harves</w:t>
      </w:r>
      <w:r w:rsidR="00923D4E">
        <w:rPr>
          <w:rFonts w:ascii="Times New Roman" w:hAnsi="Times New Roman" w:cs="Times New Roman"/>
        </w:rPr>
        <w:t>t</w:t>
      </w:r>
      <w:commentRangeEnd w:id="123"/>
      <w:r w:rsidR="00797273">
        <w:rPr>
          <w:rStyle w:val="CommentReference"/>
        </w:rPr>
        <w:commentReference w:id="123"/>
      </w:r>
      <w:r w:rsidR="00923D4E">
        <w:rPr>
          <w:rFonts w:ascii="Times New Roman" w:hAnsi="Times New Roman" w:cs="Times New Roman"/>
        </w:rPr>
        <w:t xml:space="preserve">.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B307B13"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w:t>
      </w:r>
      <w:commentRangeStart w:id="124"/>
      <w:r w:rsidRPr="009B00B8">
        <w:rPr>
          <w:rFonts w:ascii="Times New Roman" w:hAnsi="Times New Roman" w:cs="Times New Roman"/>
        </w:rPr>
        <w:t>Such a mechanism may have been at play here</w:t>
      </w:r>
      <w:r w:rsidR="00721B7D">
        <w:rPr>
          <w:rFonts w:ascii="Times New Roman" w:hAnsi="Times New Roman" w:cs="Times New Roman"/>
        </w:rPr>
        <w:t xml:space="preserve">, </w:t>
      </w:r>
      <w:commentRangeEnd w:id="124"/>
      <w:r w:rsidR="006F06E5">
        <w:rPr>
          <w:rStyle w:val="CommentReference"/>
        </w:rPr>
        <w:commentReference w:id="124"/>
      </w:r>
      <w:r w:rsidR="00721B7D">
        <w:rPr>
          <w:rFonts w:ascii="Times New Roman" w:hAnsi="Times New Roman" w:cs="Times New Roman"/>
        </w:rPr>
        <w:t xml:space="preserve">although </w:t>
      </w:r>
      <w:commentRangeStart w:id="125"/>
      <w:r w:rsidR="00721B7D">
        <w:rPr>
          <w:rFonts w:ascii="Times New Roman" w:hAnsi="Times New Roman" w:cs="Times New Roman"/>
        </w:rPr>
        <w:t xml:space="preserve">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commentRangeEnd w:id="125"/>
      <w:r w:rsidR="004A2D8E">
        <w:rPr>
          <w:rStyle w:val="CommentReference"/>
        </w:rPr>
        <w:commentReference w:id="125"/>
      </w:r>
      <w:r w:rsidRPr="009B00B8">
        <w:rPr>
          <w:rFonts w:ascii="Times New Roman" w:hAnsi="Times New Roman" w:cs="Times New Roman"/>
        </w:rPr>
        <w:t>. However</w:t>
      </w:r>
      <w:ins w:id="126" w:author="Sebastian Pfautsch" w:date="2018-08-29T13:31:00Z">
        <w:r w:rsidR="004A2D8E">
          <w:rPr>
            <w:rFonts w:ascii="Times New Roman" w:hAnsi="Times New Roman" w:cs="Times New Roman"/>
          </w:rPr>
          <w:t>,</w:t>
        </w:r>
      </w:ins>
      <w:r w:rsidRPr="009B00B8">
        <w:rPr>
          <w:rFonts w:ascii="Times New Roman" w:hAnsi="Times New Roman" w:cs="Times New Roman"/>
        </w:rPr>
        <w:t xml:space="preserve"> it is also possible that experimental warming </w:t>
      </w:r>
      <w:commentRangeStart w:id="127"/>
      <w:r w:rsidRPr="009B00B8">
        <w:rPr>
          <w:rFonts w:ascii="Times New Roman" w:hAnsi="Times New Roman" w:cs="Times New Roman"/>
        </w:rPr>
        <w:t xml:space="preserve">directly </w:t>
      </w:r>
      <w:commentRangeEnd w:id="127"/>
      <w:r w:rsidR="00C33858">
        <w:rPr>
          <w:rStyle w:val="CommentReference"/>
        </w:rPr>
        <w:commentReference w:id="127"/>
      </w:r>
      <w:r w:rsidRPr="009B00B8">
        <w:rPr>
          <w:rFonts w:ascii="Times New Roman" w:hAnsi="Times New Roman" w:cs="Times New Roman"/>
        </w:rPr>
        <w:t xml:space="preserve">stimulated the activity of meristems aboveground, such that a smaller remainder of fixed C was available for transport and use </w:t>
      </w:r>
      <w:commentRangeStart w:id="128"/>
      <w:r w:rsidRPr="009B00B8">
        <w:rPr>
          <w:rFonts w:ascii="Times New Roman" w:hAnsi="Times New Roman" w:cs="Times New Roman"/>
        </w:rPr>
        <w:t>belowground</w:t>
      </w:r>
      <w:commentRangeEnd w:id="128"/>
      <w:r w:rsidR="004D6A43">
        <w:rPr>
          <w:rStyle w:val="CommentReference"/>
        </w:rPr>
        <w:commentReference w:id="128"/>
      </w:r>
      <w:r w:rsidRPr="009B00B8">
        <w:rPr>
          <w:rFonts w:ascii="Times New Roman" w:hAnsi="Times New Roman" w:cs="Times New Roman"/>
        </w:rPr>
        <w:t>.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ins w:id="129" w:author="Sebastian Pfautsch" w:date="2018-08-29T13:31:00Z">
        <w:r w:rsidR="004A2D8E">
          <w:rPr>
            <w:rFonts w:ascii="Times New Roman" w:hAnsi="Times New Roman" w:cs="Times New Roman"/>
          </w:rPr>
          <w:t>,</w:t>
        </w:r>
      </w:ins>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 xml:space="preserve">nhanced </w:t>
      </w:r>
      <w:commentRangeStart w:id="130"/>
      <w:r w:rsidR="004515F9">
        <w:rPr>
          <w:rFonts w:ascii="Times New Roman" w:hAnsi="Times New Roman" w:cs="Times New Roman"/>
        </w:rPr>
        <w:t xml:space="preserve">N supply from soil N mineralization </w:t>
      </w:r>
      <w:commentRangeEnd w:id="130"/>
      <w:r w:rsidR="00447ADB">
        <w:rPr>
          <w:rStyle w:val="CommentReference"/>
        </w:rPr>
        <w:commentReference w:id="130"/>
      </w:r>
      <w:r w:rsidR="004515F9">
        <w:rPr>
          <w:rFonts w:ascii="Times New Roman" w:hAnsi="Times New Roman" w:cs="Times New Roman"/>
        </w:rPr>
        <w:t xml:space="preserve">may have enabled the increased aboveground metabolism in the </w:t>
      </w:r>
      <w:commentRangeStart w:id="131"/>
      <w:r w:rsidR="004515F9">
        <w:rPr>
          <w:rFonts w:ascii="Times New Roman" w:hAnsi="Times New Roman" w:cs="Times New Roman"/>
        </w:rPr>
        <w:t>warmed treatment</w:t>
      </w:r>
      <w:commentRangeEnd w:id="131"/>
      <w:r w:rsidR="00156A5F">
        <w:rPr>
          <w:rStyle w:val="CommentReference"/>
        </w:rPr>
        <w:commentReference w:id="131"/>
      </w:r>
      <w:r w:rsidR="004515F9">
        <w:rPr>
          <w:rFonts w:ascii="Times New Roman" w:hAnsi="Times New Roman" w:cs="Times New Roman"/>
        </w:rPr>
        <w:t>, which may have resulted in the larger consumption of GPP aboveground in the warmed relative to the ambient treatment.</w:t>
      </w:r>
    </w:p>
    <w:p w14:paraId="50F7CE55" w14:textId="4E773D19"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while the current study </w:t>
      </w:r>
      <w:del w:id="132" w:author="Mark Tjoelker" w:date="2018-09-06T12:11:00Z">
        <w:r w:rsidDel="003C66EB">
          <w:rPr>
            <w:rFonts w:ascii="Times New Roman" w:hAnsi="Times New Roman" w:cs="Times New Roman"/>
          </w:rPr>
          <w:delText>did not normalize</w:delText>
        </w:r>
      </w:del>
      <w:ins w:id="133" w:author="Mark Tjoelker" w:date="2018-09-06T12:11:00Z">
        <w:r w:rsidR="003C66EB">
          <w:rPr>
            <w:rFonts w:ascii="Times New Roman" w:hAnsi="Times New Roman" w:cs="Times New Roman"/>
          </w:rPr>
          <w:t>shows</w:t>
        </w:r>
      </w:ins>
      <w:r>
        <w:rPr>
          <w:rFonts w:ascii="Times New Roman" w:hAnsi="Times New Roman" w:cs="Times New Roman"/>
        </w:rPr>
        <w:t xml:space="preserve"> the </w:t>
      </w:r>
      <w:ins w:id="134" w:author="Mark Tjoelker" w:date="2018-09-06T12:12:00Z">
        <w:r w:rsidR="003C66EB">
          <w:rPr>
            <w:rFonts w:ascii="Times New Roman" w:hAnsi="Times New Roman" w:cs="Times New Roman"/>
          </w:rPr>
          <w:t xml:space="preserve">total </w:t>
        </w:r>
      </w:ins>
      <w:r>
        <w:rPr>
          <w:rFonts w:ascii="Times New Roman" w:hAnsi="Times New Roman" w:cs="Times New Roman"/>
        </w:rPr>
        <w:t xml:space="preserve">fluxes </w:t>
      </w:r>
      <w:ins w:id="135" w:author="Mark Tjoelker" w:date="2018-09-06T12:14:00Z">
        <w:r w:rsidR="00ED470E">
          <w:rPr>
            <w:rFonts w:ascii="Times New Roman" w:hAnsi="Times New Roman" w:cs="Times New Roman"/>
          </w:rPr>
          <w:t xml:space="preserve">per tree </w:t>
        </w:r>
      </w:ins>
      <w:del w:id="136" w:author="Mark Tjoelker" w:date="2018-09-06T12:13:00Z">
        <w:r w:rsidDel="003C66EB">
          <w:rPr>
            <w:rFonts w:ascii="Times New Roman" w:hAnsi="Times New Roman" w:cs="Times New Roman"/>
          </w:rPr>
          <w:delText xml:space="preserve">by tree size or total crown leaf area </w:delText>
        </w:r>
      </w:del>
      <w:r>
        <w:rPr>
          <w:rFonts w:ascii="Times New Roman" w:hAnsi="Times New Roman" w:cs="Times New Roman"/>
        </w:rPr>
        <w:t>(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xml:space="preserve">. Furthermore, the common </w:t>
      </w:r>
      <w:commentRangeStart w:id="137"/>
      <w:r>
        <w:rPr>
          <w:rFonts w:ascii="Times New Roman" w:hAnsi="Times New Roman" w:cs="Times New Roman"/>
        </w:rPr>
        <w:t xml:space="preserve">relationship </w:t>
      </w:r>
      <w:commentRangeEnd w:id="137"/>
      <w:r w:rsidR="00B47511">
        <w:rPr>
          <w:rStyle w:val="CommentReference"/>
        </w:rPr>
        <w:commentReference w:id="137"/>
      </w:r>
      <w:r>
        <w:rPr>
          <w:rFonts w:ascii="Times New Roman" w:hAnsi="Times New Roman" w:cs="Times New Roman"/>
        </w:rPr>
        <w:t>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del w:id="138" w:author="Mark Tjoelker" w:date="2018-09-06T12:15:00Z">
        <w:r w:rsidDel="00B47511">
          <w:rPr>
            <w:rFonts w:ascii="Times New Roman" w:hAnsi="Times New Roman" w:cs="Times New Roman"/>
          </w:rPr>
          <w:delText>7</w:delText>
        </w:r>
      </w:del>
      <w:ins w:id="139" w:author="Mark Tjoelker" w:date="2018-09-06T12:15:00Z">
        <w:r w:rsidR="00B47511">
          <w:rPr>
            <w:rFonts w:ascii="Times New Roman" w:hAnsi="Times New Roman" w:cs="Times New Roman"/>
          </w:rPr>
          <w:t>8</w:t>
        </w:r>
      </w:ins>
      <w:r>
        <w:rPr>
          <w:rFonts w:ascii="Times New Roman" w:hAnsi="Times New Roman" w:cs="Times New Roman"/>
        </w:rPr>
        <w:t xml:space="preserve">). </w:t>
      </w:r>
      <w:proofErr w:type="gramStart"/>
      <w:r>
        <w:rPr>
          <w:rFonts w:ascii="Times New Roman" w:hAnsi="Times New Roman" w:cs="Times New Roman"/>
        </w:rPr>
        <w:t>The</w:t>
      </w:r>
      <w:proofErr w:type="gramEnd"/>
      <w:r>
        <w:rPr>
          <w:rFonts w:ascii="Times New Roman" w:hAnsi="Times New Roman" w:cs="Times New Roman"/>
        </w:rPr>
        <w:t xml:space="preserv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xml:space="preserve">, where homeostatic acclimation of respiration to experimental warming prevented a </w:t>
      </w:r>
      <w:commentRangeStart w:id="140"/>
      <w:r w:rsidR="00A663C4">
        <w:rPr>
          <w:rFonts w:ascii="Times New Roman" w:hAnsi="Times New Roman" w:cs="Times New Roman"/>
        </w:rPr>
        <w:t>warming-induced increase</w:t>
      </w:r>
      <w:del w:id="141" w:author="Sebastian Pfautsch" w:date="2018-08-29T13:36:00Z">
        <w:r w:rsidR="00A663C4" w:rsidDel="004A2D8E">
          <w:rPr>
            <w:rFonts w:ascii="Times New Roman" w:hAnsi="Times New Roman" w:cs="Times New Roman"/>
          </w:rPr>
          <w:delText>d</w:delText>
        </w:r>
      </w:del>
      <w:r w:rsidR="00A663C4">
        <w:rPr>
          <w:rFonts w:ascii="Times New Roman" w:hAnsi="Times New Roman" w:cs="Times New Roman"/>
        </w:rPr>
        <w:t xml:space="preserve"> </w:t>
      </w:r>
      <w:commentRangeEnd w:id="140"/>
      <w:r w:rsidR="008D0817">
        <w:rPr>
          <w:rStyle w:val="CommentReference"/>
        </w:rPr>
        <w:commentReference w:id="140"/>
      </w:r>
      <w:r w:rsidR="00A663C4">
        <w:rPr>
          <w:rFonts w:ascii="Times New Roman" w:hAnsi="Times New Roman" w:cs="Times New Roman"/>
        </w:rPr>
        <w:t>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4C1FA6C3"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w:t>
      </w:r>
      <w:ins w:id="142" w:author="Mark Tjoelker" w:date="2018-09-06T12:21:00Z">
        <w:r w:rsidR="000740EE">
          <w:rPr>
            <w:rFonts w:ascii="Times New Roman" w:hAnsi="Times New Roman" w:cs="Times New Roman"/>
          </w:rPr>
          <w:t xml:space="preserve">perhaps </w:t>
        </w:r>
      </w:ins>
      <w:r w:rsidR="00464464">
        <w:rPr>
          <w:rFonts w:ascii="Times New Roman" w:hAnsi="Times New Roman" w:cs="Times New Roman"/>
        </w:rPr>
        <w:t xml:space="preserve">somewhat surprising. </w:t>
      </w:r>
      <w:commentRangeStart w:id="143"/>
      <w:commentRangeStart w:id="144"/>
      <w:commentRangeStart w:id="145"/>
      <w:commentRangeStart w:id="146"/>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143"/>
      <w:r w:rsidR="00721B7D">
        <w:rPr>
          <w:rStyle w:val="CommentReference"/>
        </w:rPr>
        <w:commentReference w:id="143"/>
      </w:r>
      <w:commentRangeEnd w:id="144"/>
      <w:r w:rsidR="00686295">
        <w:rPr>
          <w:rStyle w:val="CommentReference"/>
        </w:rPr>
        <w:commentReference w:id="144"/>
      </w:r>
      <w:commentRangeEnd w:id="145"/>
      <w:r w:rsidR="00362E3D">
        <w:rPr>
          <w:rStyle w:val="CommentReference"/>
        </w:rPr>
        <w:commentReference w:id="145"/>
      </w:r>
      <w:commentRangeEnd w:id="146"/>
      <w:r w:rsidR="005D4B31">
        <w:rPr>
          <w:rStyle w:val="CommentReference"/>
        </w:rPr>
        <w:commentReference w:id="146"/>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 xml:space="preserve">Warming temperatures thus may have a large effect on resource partitioning and growth trajectories for small trees </w:t>
      </w:r>
      <w:commentRangeStart w:id="147"/>
      <w:r w:rsidR="00464464">
        <w:rPr>
          <w:rFonts w:ascii="Times New Roman" w:hAnsi="Times New Roman" w:cs="Times New Roman"/>
        </w:rPr>
        <w:t>undergoing exponential growth</w:t>
      </w:r>
      <w:commentRangeEnd w:id="147"/>
      <w:r w:rsidR="00BF5048">
        <w:rPr>
          <w:rStyle w:val="CommentReference"/>
        </w:rPr>
        <w:commentReference w:id="147"/>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DE767E4"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w:t>
      </w:r>
      <w:commentRangeStart w:id="148"/>
      <w:r w:rsidR="004515F9">
        <w:rPr>
          <w:rFonts w:ascii="Times New Roman" w:hAnsi="Times New Roman" w:cs="Times New Roman"/>
        </w:rPr>
        <w:t xml:space="preserve">find no evidence </w:t>
      </w:r>
      <w:commentRangeEnd w:id="148"/>
      <w:r w:rsidR="000109DD">
        <w:rPr>
          <w:rStyle w:val="CommentReference"/>
        </w:rPr>
        <w:commentReference w:id="148"/>
      </w:r>
      <w:r w:rsidR="004515F9">
        <w:rPr>
          <w:rFonts w:ascii="Times New Roman" w:hAnsi="Times New Roman" w:cs="Times New Roman"/>
        </w:rPr>
        <w:t>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w:t>
      </w:r>
      <w:commentRangeStart w:id="150"/>
      <w:r w:rsidR="00686295">
        <w:rPr>
          <w:rFonts w:ascii="Times New Roman" w:hAnsi="Times New Roman" w:cs="Times New Roman"/>
        </w:rPr>
        <w:t>proportionally</w:t>
      </w:r>
      <w:commentRangeEnd w:id="150"/>
      <w:r w:rsidR="004B1C88">
        <w:rPr>
          <w:rStyle w:val="CommentReference"/>
        </w:rPr>
        <w:commentReference w:id="150"/>
      </w:r>
      <w:r w:rsidR="00686295">
        <w:rPr>
          <w:rFonts w:ascii="Times New Roman" w:hAnsi="Times New Roman" w:cs="Times New Roman"/>
        </w:rPr>
        <w:t xml:space="preserve">,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w:t>
      </w:r>
      <w:commentRangeStart w:id="151"/>
      <w:r w:rsidR="00FD032F">
        <w:rPr>
          <w:rFonts w:ascii="Times New Roman" w:hAnsi="Times New Roman" w:cs="Times New Roman"/>
        </w:rPr>
        <w:t>residual</w:t>
      </w:r>
      <w:commentRangeEnd w:id="151"/>
      <w:r w:rsidR="002251A8">
        <w:rPr>
          <w:rStyle w:val="CommentReference"/>
        </w:rPr>
        <w:commentReference w:id="151"/>
      </w:r>
      <w:r w:rsidR="00FD032F">
        <w:rPr>
          <w:rFonts w:ascii="Times New Roman" w:hAnsi="Times New Roman" w:cs="Times New Roman"/>
        </w:rPr>
        <w:t xml:space="preserve">, and our lack of root biomass </w:t>
      </w:r>
      <w:commentRangeStart w:id="152"/>
      <w:r w:rsidR="00FD032F">
        <w:rPr>
          <w:rFonts w:ascii="Times New Roman" w:hAnsi="Times New Roman" w:cs="Times New Roman"/>
        </w:rPr>
        <w:t xml:space="preserve">measurements </w:t>
      </w:r>
      <w:commentRangeEnd w:id="152"/>
      <w:r w:rsidR="004B1C88">
        <w:rPr>
          <w:rStyle w:val="CommentReference"/>
        </w:rPr>
        <w:commentReference w:id="152"/>
      </w:r>
      <w:commentRangeStart w:id="153"/>
      <w:r w:rsidR="00FD032F">
        <w:rPr>
          <w:rFonts w:ascii="Times New Roman" w:hAnsi="Times New Roman" w:cs="Times New Roman"/>
        </w:rPr>
        <w:t xml:space="preserve">in deep </w:t>
      </w:r>
      <w:commentRangeEnd w:id="153"/>
      <w:r w:rsidR="00591041">
        <w:rPr>
          <w:rStyle w:val="CommentReference"/>
        </w:rPr>
        <w:commentReference w:id="153"/>
      </w:r>
      <w:r w:rsidR="00FD032F">
        <w:rPr>
          <w:rFonts w:ascii="Times New Roman" w:hAnsi="Times New Roman" w:cs="Times New Roman"/>
        </w:rPr>
        <w:t xml:space="preserve">soil. </w:t>
      </w:r>
      <w:r w:rsidR="002059F3">
        <w:rPr>
          <w:rFonts w:ascii="Times New Roman" w:hAnsi="Times New Roman" w:cs="Times New Roman"/>
        </w:rPr>
        <w:t xml:space="preserve">Leaf predawn water potential declined to only approximately -0.6 MPa, which is a moderate value that is not indicative of </w:t>
      </w:r>
      <w:ins w:id="154" w:author="Sebastian Pfautsch" w:date="2018-08-29T13:40:00Z">
        <w:r w:rsidR="00591041">
          <w:rPr>
            <w:rFonts w:ascii="Times New Roman" w:hAnsi="Times New Roman" w:cs="Times New Roman"/>
          </w:rPr>
          <w:t xml:space="preserve">pronounced </w:t>
        </w:r>
      </w:ins>
      <w:r w:rsidR="002059F3">
        <w:rPr>
          <w:rFonts w:ascii="Times New Roman" w:hAnsi="Times New Roman" w:cs="Times New Roman"/>
        </w:rPr>
        <w:t>water stress</w:t>
      </w:r>
      <w:r w:rsidR="00686295">
        <w:rPr>
          <w:rFonts w:ascii="Times New Roman" w:hAnsi="Times New Roman" w:cs="Times New Roman"/>
        </w:rPr>
        <w:t xml:space="preserve">; </w:t>
      </w:r>
      <w:commentRangeStart w:id="155"/>
      <w:r w:rsidR="00686295">
        <w:rPr>
          <w:rFonts w:ascii="Times New Roman" w:hAnsi="Times New Roman" w:cs="Times New Roman"/>
        </w:rPr>
        <w:t xml:space="preserve">this is likely relevant </w:t>
      </w:r>
      <w:commentRangeEnd w:id="155"/>
      <w:r w:rsidR="003E2A98">
        <w:rPr>
          <w:rStyle w:val="CommentReference"/>
        </w:rPr>
        <w:commentReference w:id="155"/>
      </w:r>
      <w:r w:rsidR="00686295">
        <w:rPr>
          <w:rFonts w:ascii="Times New Roman" w:hAnsi="Times New Roman" w:cs="Times New Roman"/>
        </w:rPr>
        <w:t>to the lack of any drought effects on GPP partitioning.</w:t>
      </w:r>
      <w:r w:rsidR="002059F3">
        <w:rPr>
          <w:rFonts w:ascii="Times New Roman" w:hAnsi="Times New Roman" w:cs="Times New Roman"/>
        </w:rPr>
        <w:t xml:space="preserve"> </w:t>
      </w:r>
    </w:p>
    <w:p w14:paraId="124D4EBD" w14:textId="5051BA64" w:rsidR="005B039E" w:rsidRPr="00B256B7" w:rsidRDefault="005B039E">
      <w:pPr>
        <w:spacing w:line="360" w:lineRule="auto"/>
        <w:rPr>
          <w:rFonts w:ascii="Times New Roman" w:hAnsi="Times New Roman" w:cs="Times New Roman"/>
        </w:rPr>
      </w:pPr>
      <w:r>
        <w:rPr>
          <w:rFonts w:ascii="Times New Roman" w:hAnsi="Times New Roman" w:cs="Times New Roman"/>
        </w:rPr>
        <w:lastRenderedPageBreak/>
        <w:tab/>
        <w:t xml:space="preserve">The </w:t>
      </w:r>
      <w:commentRangeStart w:id="156"/>
      <w:r>
        <w:rPr>
          <w:rFonts w:ascii="Times New Roman" w:hAnsi="Times New Roman" w:cs="Times New Roman"/>
        </w:rPr>
        <w:t>acq</w:t>
      </w:r>
      <w:r w:rsidR="00686295">
        <w:rPr>
          <w:rFonts w:ascii="Times New Roman" w:hAnsi="Times New Roman" w:cs="Times New Roman"/>
        </w:rPr>
        <w:t xml:space="preserve">uisition </w:t>
      </w:r>
      <w:commentRangeEnd w:id="156"/>
      <w:r w:rsidR="003E2A98">
        <w:rPr>
          <w:rStyle w:val="CommentReference"/>
        </w:rPr>
        <w:commentReference w:id="156"/>
      </w:r>
      <w:r w:rsidR="00686295">
        <w:rPr>
          <w:rFonts w:ascii="Times New Roman" w:hAnsi="Times New Roman" w:cs="Times New Roman"/>
        </w:rPr>
        <w:t>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w:t>
      </w:r>
      <w:proofErr w:type="spellStart"/>
      <w:r w:rsidR="00F53286" w:rsidRPr="00F53286">
        <w:rPr>
          <w:rFonts w:ascii="Times New Roman" w:hAnsi="Times New Roman" w:cs="Times New Roman"/>
          <w:szCs w:val="24"/>
        </w:rPr>
        <w:t>Eamus</w:t>
      </w:r>
      <w:proofErr w:type="spellEnd"/>
      <w:r w:rsidR="00F53286" w:rsidRPr="00F53286">
        <w:rPr>
          <w:rFonts w:ascii="Times New Roman" w:hAnsi="Times New Roman" w:cs="Times New Roman"/>
          <w:szCs w:val="24"/>
        </w:rPr>
        <w:t xml:space="preserve">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ins w:id="157" w:author="Peter Reich" w:date="2018-08-30T16:16:00Z">
        <w:r w:rsidR="00BF5048">
          <w:rPr>
            <w:rFonts w:ascii="Times New Roman" w:hAnsi="Times New Roman" w:cs="Times New Roman"/>
          </w:rPr>
          <w:t xml:space="preserve">ranging from X to Y </w:t>
        </w:r>
      </w:ins>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xml:space="preserve">. Some </w:t>
      </w:r>
      <w:ins w:id="158" w:author="Sebastian Pfautsch" w:date="2018-08-29T13:41:00Z">
        <w:r w:rsidR="00591041">
          <w:rPr>
            <w:rFonts w:ascii="Times New Roman" w:hAnsi="Times New Roman" w:cs="Times New Roman"/>
          </w:rPr>
          <w:t>e</w:t>
        </w:r>
      </w:ins>
      <w:del w:id="159" w:author="Sebastian Pfautsch" w:date="2018-08-29T13:41:00Z">
        <w:r w:rsidR="00B256B7" w:rsidDel="00591041">
          <w:rPr>
            <w:rFonts w:ascii="Times New Roman" w:hAnsi="Times New Roman" w:cs="Times New Roman"/>
          </w:rPr>
          <w:delText>E</w:delText>
        </w:r>
      </w:del>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ins w:id="160" w:author="Sebastian Pfautsch" w:date="2018-08-29T13:45:00Z">
        <w:r w:rsidR="00591041">
          <w:rPr>
            <w:rFonts w:ascii="Times New Roman" w:hAnsi="Times New Roman" w:cs="Times New Roman"/>
          </w:rPr>
          <w:t xml:space="preserve"> (e.g. </w:t>
        </w:r>
        <w:commentRangeStart w:id="161"/>
        <w:r w:rsidR="00591041">
          <w:rPr>
            <w:rFonts w:ascii="Times New Roman" w:hAnsi="Times New Roman" w:cs="Times New Roman"/>
          </w:rPr>
          <w:t>Pfautsch et al. 201</w:t>
        </w:r>
      </w:ins>
      <w:ins w:id="162" w:author="Sebastian Pfautsch" w:date="2018-08-29T13:47:00Z">
        <w:r w:rsidR="00591041">
          <w:rPr>
            <w:rFonts w:ascii="Times New Roman" w:hAnsi="Times New Roman" w:cs="Times New Roman"/>
          </w:rPr>
          <w:t>1</w:t>
        </w:r>
      </w:ins>
      <w:ins w:id="163" w:author="Sebastian Pfautsch" w:date="2018-08-29T13:52:00Z">
        <w:r w:rsidR="00E80ECC">
          <w:rPr>
            <w:rFonts w:ascii="Times New Roman" w:hAnsi="Times New Roman" w:cs="Times New Roman"/>
          </w:rPr>
          <w:t>, 2015</w:t>
        </w:r>
      </w:ins>
      <w:ins w:id="164" w:author="Sebastian Pfautsch" w:date="2018-08-29T13:47:00Z">
        <w:r w:rsidR="00591041">
          <w:rPr>
            <w:rFonts w:ascii="Times New Roman" w:hAnsi="Times New Roman" w:cs="Times New Roman"/>
          </w:rPr>
          <w:t>)</w:t>
        </w:r>
        <w:commentRangeEnd w:id="161"/>
        <w:r w:rsidR="00591041">
          <w:rPr>
            <w:rStyle w:val="CommentReference"/>
          </w:rPr>
          <w:commentReference w:id="161"/>
        </w:r>
      </w:ins>
      <w:r w:rsidR="0036405B">
        <w:rPr>
          <w:rFonts w:ascii="Times New Roman" w:hAnsi="Times New Roman" w:cs="Times New Roman"/>
        </w:rPr>
        <w:t>.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commentRangeStart w:id="165"/>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commentRangeEnd w:id="165"/>
      <w:r w:rsidR="00BF5048">
        <w:rPr>
          <w:rStyle w:val="CommentReference"/>
        </w:rPr>
        <w:commentReference w:id="165"/>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166"/>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166"/>
      <w:r w:rsidR="00413AB9">
        <w:rPr>
          <w:rStyle w:val="CommentReference"/>
        </w:rPr>
        <w:commentReference w:id="166"/>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xml:space="preserve">, </w:t>
      </w:r>
      <w:commentRangeStart w:id="167"/>
      <w:r w:rsidR="00B93F9C">
        <w:rPr>
          <w:rFonts w:ascii="Times New Roman" w:hAnsi="Times New Roman" w:cs="Times New Roman"/>
        </w:rPr>
        <w:t>where C would be preferentially allocated to increase the acquisition of the factor most limiting primary production</w:t>
      </w:r>
      <w:commentRangeEnd w:id="167"/>
      <w:r w:rsidR="00D1784A">
        <w:rPr>
          <w:rStyle w:val="CommentReference"/>
        </w:rPr>
        <w:commentReference w:id="167"/>
      </w:r>
      <w:r w:rsidR="00B93F9C">
        <w:rPr>
          <w:rFonts w:ascii="Times New Roman" w:hAnsi="Times New Roman" w:cs="Times New Roman"/>
        </w:rPr>
        <w:t>.</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w:t>
      </w:r>
      <w:commentRangeStart w:id="168"/>
      <w:r w:rsidR="002C57D4">
        <w:rPr>
          <w:rFonts w:ascii="Times New Roman" w:hAnsi="Times New Roman" w:cs="Times New Roman"/>
        </w:rPr>
        <w:t>It appears that these trees partially utilize a non-structural carbohydrate storage reserve to fuel growth and metabolism during the hot summer</w:t>
      </w:r>
      <w:commentRangeEnd w:id="168"/>
      <w:r w:rsidR="00E80ECC">
        <w:rPr>
          <w:rStyle w:val="CommentReference"/>
        </w:rPr>
        <w:commentReference w:id="168"/>
      </w:r>
      <w:r w:rsidR="002C57D4">
        <w:rPr>
          <w:rFonts w:ascii="Times New Roman" w:hAnsi="Times New Roman" w:cs="Times New Roman"/>
        </w:rPr>
        <w:t xml:space="preserve">.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 xml:space="preserve">We suggest an allocation scheme that would incorporate a </w:t>
      </w:r>
      <w:commentRangeStart w:id="169"/>
      <w:r>
        <w:rPr>
          <w:rFonts w:ascii="Times New Roman" w:hAnsi="Times New Roman" w:cs="Times New Roman"/>
        </w:rPr>
        <w:t xml:space="preserve">dynamic carbohydrate reserve </w:t>
      </w:r>
      <w:commentRangeEnd w:id="169"/>
      <w:r w:rsidR="00AF6E67">
        <w:rPr>
          <w:rStyle w:val="CommentReference"/>
        </w:rPr>
        <w:commentReference w:id="169"/>
      </w:r>
      <w:r>
        <w:rPr>
          <w:rFonts w:ascii="Times New Roman" w:hAnsi="Times New Roman" w:cs="Times New Roman"/>
        </w:rPr>
        <w:t xml:space="preserve">and sink-oriented calculations of growth. That is, we suggest that simulations of GPP should result in C input to a </w:t>
      </w:r>
      <w:commentRangeStart w:id="170"/>
      <w:r>
        <w:rPr>
          <w:rFonts w:ascii="Times New Roman" w:hAnsi="Times New Roman" w:cs="Times New Roman"/>
        </w:rPr>
        <w:t xml:space="preserve">storage term </w:t>
      </w:r>
      <w:commentRangeEnd w:id="170"/>
      <w:r w:rsidR="00324EE3">
        <w:rPr>
          <w:rStyle w:val="CommentReference"/>
        </w:rPr>
        <w:commentReference w:id="170"/>
      </w:r>
      <w:r>
        <w:rPr>
          <w:rFonts w:ascii="Times New Roman" w:hAnsi="Times New Roman" w:cs="Times New Roman"/>
        </w:rPr>
        <w:t xml:space="preserve">(e.g., non-structural carbohydrates), which is then utilized to fuel the production of </w:t>
      </w:r>
      <w:r>
        <w:rPr>
          <w:rFonts w:ascii="Times New Roman" w:hAnsi="Times New Roman" w:cs="Times New Roman"/>
        </w:rPr>
        <w:lastRenderedPageBreak/>
        <w:t>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w:t>
      </w:r>
      <w:commentRangeStart w:id="171"/>
      <w:r w:rsidR="003C7ECF">
        <w:rPr>
          <w:rFonts w:ascii="Times New Roman" w:hAnsi="Times New Roman" w:cs="Times New Roman"/>
        </w:rPr>
        <w:t>the current work to incorporate these concepts i</w:t>
      </w:r>
      <w:commentRangeEnd w:id="171"/>
      <w:r w:rsidR="00F05B76">
        <w:rPr>
          <w:rStyle w:val="CommentReference"/>
        </w:rPr>
        <w:commentReference w:id="171"/>
      </w:r>
      <w:r w:rsidR="003C7ECF">
        <w:rPr>
          <w:rFonts w:ascii="Times New Roman" w:hAnsi="Times New Roman" w:cs="Times New Roman"/>
        </w:rPr>
        <w:t xml:space="preserve">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94F7CB0"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w:t>
      </w:r>
      <w:ins w:id="172" w:author="Sebastian Pfautsch" w:date="2018-08-29T13:58:00Z">
        <w:r w:rsidR="00FF1160">
          <w:rPr>
            <w:rFonts w:ascii="Times New Roman" w:hAnsi="Times New Roman" w:cs="Times New Roman"/>
          </w:rPr>
          <w:t xml:space="preserve">our </w:t>
        </w:r>
      </w:ins>
      <w:r>
        <w:rPr>
          <w:rFonts w:ascii="Times New Roman" w:hAnsi="Times New Roman" w:cs="Times New Roman"/>
        </w:rPr>
        <w:t xml:space="preserve">experimental drought </w:t>
      </w:r>
      <w:commentRangeStart w:id="173"/>
      <w:r>
        <w:rPr>
          <w:rFonts w:ascii="Times New Roman" w:hAnsi="Times New Roman" w:cs="Times New Roman"/>
        </w:rPr>
        <w:t>did not alter</w:t>
      </w:r>
      <w:commentRangeEnd w:id="173"/>
      <w:r w:rsidR="00324EE3">
        <w:rPr>
          <w:rStyle w:val="CommentReference"/>
        </w:rPr>
        <w:commentReference w:id="173"/>
      </w:r>
      <w:r>
        <w:rPr>
          <w:rFonts w:ascii="Times New Roman" w:hAnsi="Times New Roman" w:cs="Times New Roman"/>
        </w:rPr>
        <w:t xml:space="preserve"> C partitioning. Trees utilized deep soil water </w:t>
      </w:r>
      <w:del w:id="174" w:author="Sebastian Pfautsch" w:date="2018-08-29T14:01:00Z">
        <w:r w:rsidDel="00FF1160">
          <w:rPr>
            <w:rFonts w:ascii="Times New Roman" w:hAnsi="Times New Roman" w:cs="Times New Roman"/>
          </w:rPr>
          <w:delText xml:space="preserve">to maintain transpiration, photosynthesis, and growth </w:delText>
        </w:r>
      </w:del>
      <w:r>
        <w:rPr>
          <w:rFonts w:ascii="Times New Roman" w:hAnsi="Times New Roman" w:cs="Times New Roman"/>
        </w:rPr>
        <w:t xml:space="preserve">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w:t>
      </w:r>
      <w:del w:id="175" w:author="Sebastian Pfautsch" w:date="2018-08-29T13:59:00Z">
        <w:r w:rsidR="006705C4" w:rsidDel="00FF1160">
          <w:rPr>
            <w:rFonts w:ascii="Times New Roman" w:hAnsi="Times New Roman" w:cs="Times New Roman"/>
          </w:rPr>
          <w:delText xml:space="preserve">to </w:delText>
        </w:r>
      </w:del>
      <w:r w:rsidR="006705C4">
        <w:rPr>
          <w:rFonts w:ascii="Times New Roman" w:hAnsi="Times New Roman" w:cs="Times New Roman"/>
        </w:rPr>
        <w:t>show</w:t>
      </w:r>
      <w:ins w:id="176" w:author="Sebastian Pfautsch" w:date="2018-08-29T13:59:00Z">
        <w:r w:rsidR="00FF1160">
          <w:rPr>
            <w:rFonts w:ascii="Times New Roman" w:hAnsi="Times New Roman" w:cs="Times New Roman"/>
          </w:rPr>
          <w:t>ed</w:t>
        </w:r>
      </w:ins>
      <w:r w:rsidR="006705C4">
        <w:rPr>
          <w:rFonts w:ascii="Times New Roman" w:hAnsi="Times New Roman" w:cs="Times New Roman"/>
        </w:rPr>
        <w:t xml:space="preserve"> more modest decreases </w:t>
      </w:r>
      <w:ins w:id="177" w:author="Sebastian Pfautsch" w:date="2018-08-29T14:01:00Z">
        <w:r w:rsidR="00FF1160">
          <w:rPr>
            <w:rFonts w:ascii="Times New Roman" w:hAnsi="Times New Roman" w:cs="Times New Roman"/>
          </w:rPr>
          <w:t xml:space="preserve">in transpiration, photosynthesis, and growth </w:t>
        </w:r>
      </w:ins>
      <w:r w:rsidR="001901AA">
        <w:rPr>
          <w:rFonts w:ascii="Times New Roman" w:hAnsi="Times New Roman" w:cs="Times New Roman"/>
        </w:rPr>
        <w:t xml:space="preserve">than </w:t>
      </w:r>
      <w:commentRangeStart w:id="178"/>
      <w:r w:rsidR="001901AA">
        <w:rPr>
          <w:rFonts w:ascii="Times New Roman" w:hAnsi="Times New Roman" w:cs="Times New Roman"/>
        </w:rPr>
        <w:t>expected</w:t>
      </w:r>
      <w:commentRangeEnd w:id="178"/>
      <w:r w:rsidR="00324EE3">
        <w:rPr>
          <w:rStyle w:val="CommentReference"/>
        </w:rPr>
        <w:commentReference w:id="178"/>
      </w:r>
      <w:r>
        <w:rPr>
          <w:rFonts w:ascii="Times New Roman" w:hAnsi="Times New Roman" w:cs="Times New Roman"/>
        </w:rPr>
        <w:t xml:space="preserve">. </w:t>
      </w:r>
      <w:commentRangeStart w:id="179"/>
      <w:r w:rsidR="009B3A95">
        <w:rPr>
          <w:rFonts w:ascii="Times New Roman" w:hAnsi="Times New Roman" w:cs="Times New Roman"/>
        </w:rPr>
        <w:t xml:space="preserve">A change in tree C allocation has </w:t>
      </w:r>
      <w:ins w:id="180" w:author="Sebastian Pfautsch" w:date="2018-08-29T14:01:00Z">
        <w:r w:rsidR="00FF1160">
          <w:rPr>
            <w:rFonts w:ascii="Times New Roman" w:hAnsi="Times New Roman" w:cs="Times New Roman"/>
          </w:rPr>
          <w:t xml:space="preserve">important </w:t>
        </w:r>
      </w:ins>
      <w:r w:rsidR="009B3A95">
        <w:rPr>
          <w:rFonts w:ascii="Times New Roman" w:hAnsi="Times New Roman" w:cs="Times New Roman"/>
        </w:rPr>
        <w:t>implications for tree growth, forest C storage, and soil nutrient cycling in a warmer world.</w:t>
      </w:r>
      <w:commentRangeEnd w:id="179"/>
      <w:r w:rsidR="00FF1160">
        <w:rPr>
          <w:rStyle w:val="CommentReference"/>
        </w:rPr>
        <w:commentReference w:id="179"/>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69685D8F"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w:t>
      </w:r>
      <w:commentRangeStart w:id="181"/>
      <w:r w:rsidR="00223EDF">
        <w:rPr>
          <w:rFonts w:ascii="Times New Roman" w:hAnsi="Times New Roman" w:cs="Times New Roman"/>
          <w:szCs w:val="24"/>
        </w:rPr>
        <w:t xml:space="preserve">measurements </w:t>
      </w:r>
      <w:commentRangeEnd w:id="181"/>
      <w:r w:rsidR="005C5FE7">
        <w:rPr>
          <w:rStyle w:val="CommentReference"/>
        </w:rPr>
        <w:commentReference w:id="181"/>
      </w:r>
      <w:r w:rsidR="00223EDF">
        <w:rPr>
          <w:rFonts w:ascii="Times New Roman" w:hAnsi="Times New Roman" w:cs="Times New Roman"/>
          <w:szCs w:val="24"/>
        </w:rPr>
        <w:t xml:space="preserve">of fine root biomass. </w:t>
      </w:r>
      <w:r w:rsidRPr="00EA2D30">
        <w:rPr>
          <w:rFonts w:ascii="Times New Roman" w:hAnsi="Times New Roman" w:cs="Times New Roman"/>
          <w:szCs w:val="24"/>
        </w:rPr>
        <w:t xml:space="preserve">Renee Smith, Carrie Drake (Western Sydney University), and </w:t>
      </w:r>
      <w:commentRangeStart w:id="182"/>
      <w:r w:rsidRPr="00EA2D30">
        <w:rPr>
          <w:rFonts w:ascii="Times New Roman" w:hAnsi="Times New Roman" w:cs="Times New Roman"/>
          <w:szCs w:val="24"/>
        </w:rPr>
        <w:t xml:space="preserve">Richard Harwood (Sydney University) </w:t>
      </w:r>
      <w:commentRangeEnd w:id="182"/>
      <w:r w:rsidR="005C5FE7">
        <w:rPr>
          <w:rStyle w:val="CommentReference"/>
        </w:rPr>
        <w:commentReference w:id="182"/>
      </w:r>
      <w:r w:rsidRPr="00EA2D30">
        <w:rPr>
          <w:rFonts w:ascii="Times New Roman" w:hAnsi="Times New Roman" w:cs="Times New Roman"/>
          <w:szCs w:val="24"/>
        </w:rPr>
        <w:t xml:space="preserve">for their help with the whole-tree harvests. This research was supported by the Australian Research Council (Discovery, DP140103415), </w:t>
      </w:r>
      <w:del w:id="183" w:author="Mark Tjoelker" w:date="2018-09-06T13:55:00Z">
        <w:r w:rsidRPr="00EA2D30" w:rsidDel="005C5FE7">
          <w:rPr>
            <w:rFonts w:ascii="Times New Roman" w:hAnsi="Times New Roman" w:cs="Times New Roman"/>
            <w:szCs w:val="24"/>
          </w:rPr>
          <w:delText xml:space="preserve">a New South Wales government Climate Action Grant (NSW T07/CAG/016), </w:delText>
        </w:r>
      </w:del>
      <w:r w:rsidRPr="00EA2D30">
        <w:rPr>
          <w:rFonts w:ascii="Times New Roman" w:hAnsi="Times New Roman" w:cs="Times New Roman"/>
          <w:szCs w:val="24"/>
        </w:rPr>
        <w:t>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w:t>
      </w:r>
      <w:commentRangeStart w:id="184"/>
      <w:r>
        <w:rPr>
          <w:rFonts w:ascii="Times New Roman" w:hAnsi="Times New Roman" w:cs="Times New Roman"/>
          <w:szCs w:val="24"/>
        </w:rPr>
        <w:t xml:space="preserve">Estimate </w:t>
      </w:r>
      <w:commentRangeEnd w:id="184"/>
      <w:r w:rsidR="00A87AFF">
        <w:rPr>
          <w:rStyle w:val="CommentReference"/>
        </w:rPr>
        <w:commentReference w:id="184"/>
      </w:r>
      <w:r>
        <w:rPr>
          <w:rFonts w:ascii="Times New Roman" w:hAnsi="Times New Roman" w:cs="Times New Roman"/>
          <w:szCs w:val="24"/>
        </w:rPr>
        <w:t xml:space="preserve">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w:t>
      </w:r>
      <w:commentRangeStart w:id="185"/>
      <w:r w:rsidRPr="009B00B8">
        <w:rPr>
          <w:rFonts w:ascii="Times New Roman" w:hAnsi="Times New Roman" w:cs="Times New Roman"/>
        </w:rPr>
        <w:t xml:space="preserve">line </w:t>
      </w:r>
      <w:commentRangeEnd w:id="185"/>
      <w:r w:rsidR="00F02B4C">
        <w:rPr>
          <w:rStyle w:val="CommentReference"/>
        </w:rPr>
        <w:commentReference w:id="185"/>
      </w:r>
      <w:r w:rsidRPr="009B00B8">
        <w:rPr>
          <w:rFonts w:ascii="Times New Roman" w:hAnsi="Times New Roman" w:cs="Times New Roman"/>
        </w:rPr>
        <w:t>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 measurements began. Points reflect the mean, error bars denote 1SEM (n = 6 until </w:t>
      </w:r>
      <w:commentRangeStart w:id="186"/>
      <w:r w:rsidRPr="009B00B8">
        <w:rPr>
          <w:rFonts w:ascii="Times New Roman" w:hAnsi="Times New Roman" w:cs="Times New Roman"/>
        </w:rPr>
        <w:t>Feb 2014</w:t>
      </w:r>
      <w:commentRangeEnd w:id="186"/>
      <w:r w:rsidR="001C5FA7">
        <w:rPr>
          <w:rStyle w:val="CommentReference"/>
        </w:rPr>
        <w:commentReference w:id="186"/>
      </w:r>
      <w:r w:rsidRPr="009B00B8">
        <w:rPr>
          <w:rFonts w:ascii="Times New Roman" w:hAnsi="Times New Roman" w:cs="Times New Roman"/>
        </w:rPr>
        <w:t>,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6B0CAA54"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dry</w:t>
      </w:r>
      <w:ins w:id="187" w:author="Mark Tjoelker" w:date="2018-09-05T13:04:00Z">
        <w:r w:rsidR="008923E0">
          <w:rPr>
            <w:rFonts w:ascii="Times New Roman" w:hAnsi="Times New Roman" w:cs="Times New Roman"/>
          </w:rPr>
          <w:t xml:space="preserve"> </w:t>
        </w:r>
      </w:ins>
      <w:r w:rsidRPr="009B00B8">
        <w:rPr>
          <w:rFonts w:ascii="Times New Roman" w:hAnsi="Times New Roman" w:cs="Times New Roman"/>
        </w:rPr>
        <w:t xml:space="preserve">down (Dry). We show weekly averages of the measured daily net C uptake (a) and the sum of net C uptake for the </w:t>
      </w:r>
      <w:commentRangeStart w:id="188"/>
      <w:r w:rsidRPr="009B00B8">
        <w:rPr>
          <w:rFonts w:ascii="Times New Roman" w:hAnsi="Times New Roman" w:cs="Times New Roman"/>
        </w:rPr>
        <w:t xml:space="preserve">two </w:t>
      </w:r>
      <w:commentRangeEnd w:id="188"/>
      <w:r w:rsidR="008923E0">
        <w:rPr>
          <w:rStyle w:val="CommentReference"/>
        </w:rPr>
        <w:commentReference w:id="188"/>
      </w:r>
      <w:r w:rsidRPr="009B00B8">
        <w:rPr>
          <w:rFonts w:ascii="Times New Roman" w:hAnsi="Times New Roman" w:cs="Times New Roman"/>
        </w:rPr>
        <w:t>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t>
      </w:r>
      <w:commentRangeStart w:id="189"/>
      <w:r w:rsidRPr="009B00B8">
        <w:rPr>
          <w:rFonts w:ascii="Times New Roman" w:hAnsi="Times New Roman" w:cs="Times New Roman"/>
        </w:rPr>
        <w:t xml:space="preserve">warmed </w:t>
      </w:r>
      <w:commentRangeEnd w:id="189"/>
      <w:r w:rsidR="00797273">
        <w:rPr>
          <w:rStyle w:val="CommentReference"/>
        </w:rPr>
        <w:commentReference w:id="189"/>
      </w:r>
      <w:r w:rsidRPr="009B00B8">
        <w:rPr>
          <w:rFonts w:ascii="Times New Roman" w:hAnsi="Times New Roman" w:cs="Times New Roman"/>
        </w:rPr>
        <w:t xml:space="preserve">(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w:t>
      </w:r>
      <w:commentRangeStart w:id="190"/>
      <w:r w:rsidRPr="009B00B8">
        <w:rPr>
          <w:rFonts w:ascii="Times New Roman" w:hAnsi="Times New Roman" w:cs="Times New Roman"/>
        </w:rPr>
        <w:t xml:space="preserve">coarse roots </w:t>
      </w:r>
      <w:commentRangeEnd w:id="190"/>
      <w:r w:rsidR="00BD1F78">
        <w:rPr>
          <w:rStyle w:val="CommentReference"/>
        </w:rPr>
        <w:commentReference w:id="190"/>
      </w:r>
      <w:r w:rsidRPr="009B00B8">
        <w:rPr>
          <w:rFonts w:ascii="Times New Roman" w:hAnsi="Times New Roman" w:cs="Times New Roman"/>
        </w:rPr>
        <w:t xml:space="preserve">also </w:t>
      </w:r>
      <w:commentRangeStart w:id="191"/>
      <w:r w:rsidRPr="009B00B8">
        <w:rPr>
          <w:rFonts w:ascii="Times New Roman" w:hAnsi="Times New Roman" w:cs="Times New Roman"/>
        </w:rPr>
        <w:t>contributed</w:t>
      </w:r>
      <w:commentRangeEnd w:id="191"/>
      <w:r w:rsidR="00CF1632">
        <w:rPr>
          <w:rStyle w:val="CommentReference"/>
        </w:rPr>
        <w:commentReference w:id="191"/>
      </w:r>
      <w:r w:rsidRPr="009B00B8">
        <w:rPr>
          <w:rFonts w:ascii="Times New Roman" w:hAnsi="Times New Roman" w:cs="Times New Roman"/>
        </w:rPr>
        <w:t>.</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425972" cy="5538788"/>
                    </a:xfrm>
                    <a:prstGeom prst="rect">
                      <a:avLst/>
                    </a:prstGeom>
                    <a:ln/>
                  </pic:spPr>
                </pic:pic>
              </a:graphicData>
            </a:graphic>
          </wp:inline>
        </w:drawing>
      </w:r>
    </w:p>
    <w:p w14:paraId="186B0EC5" w14:textId="4D050D00"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xml:space="preserve">. Soil </w:t>
      </w:r>
      <w:del w:id="192" w:author="Peter Reich" w:date="2018-08-29T05:10:00Z">
        <w:r w:rsidRPr="009B00B8" w:rsidDel="0060110D">
          <w:rPr>
            <w:rFonts w:ascii="Times New Roman" w:hAnsi="Times New Roman" w:cs="Times New Roman"/>
          </w:rPr>
          <w:delText xml:space="preserve">volumetric </w:delText>
        </w:r>
      </w:del>
      <w:ins w:id="193" w:author="Peter Reich" w:date="2018-08-29T05:10:00Z">
        <w:r w:rsidR="0060110D">
          <w:rPr>
            <w:rFonts w:ascii="Times New Roman" w:hAnsi="Times New Roman" w:cs="Times New Roman"/>
          </w:rPr>
          <w:t xml:space="preserve"> </w:t>
        </w:r>
        <w:proofErr w:type="spellStart"/>
        <w:r w:rsidR="0060110D" w:rsidRPr="009B00B8">
          <w:rPr>
            <w:rFonts w:ascii="Times New Roman" w:hAnsi="Times New Roman" w:cs="Times New Roman"/>
          </w:rPr>
          <w:t>tric</w:t>
        </w:r>
        <w:proofErr w:type="spellEnd"/>
        <w:r w:rsidR="0060110D" w:rsidRPr="009B00B8">
          <w:rPr>
            <w:rFonts w:ascii="Times New Roman" w:hAnsi="Times New Roman" w:cs="Times New Roman"/>
          </w:rPr>
          <w:t xml:space="preserve"> </w:t>
        </w:r>
      </w:ins>
      <w:r w:rsidRPr="009B00B8">
        <w:rPr>
          <w:rFonts w:ascii="Times New Roman" w:hAnsi="Times New Roman" w:cs="Times New Roman"/>
        </w:rPr>
        <w:t xml:space="preserve">water </w:t>
      </w:r>
      <w:commentRangeStart w:id="194"/>
      <w:r w:rsidRPr="009B00B8">
        <w:rPr>
          <w:rFonts w:ascii="Times New Roman" w:hAnsi="Times New Roman" w:cs="Times New Roman"/>
        </w:rPr>
        <w:t xml:space="preserve">content </w:t>
      </w:r>
      <w:commentRangeEnd w:id="194"/>
      <w:r w:rsidR="00F21E32">
        <w:rPr>
          <w:rStyle w:val="CommentReference"/>
        </w:rPr>
        <w:commentReference w:id="194"/>
      </w:r>
      <w:r w:rsidRPr="009B00B8">
        <w:rPr>
          <w:rFonts w:ascii="Times New Roman" w:hAnsi="Times New Roman" w:cs="Times New Roman"/>
        </w:rPr>
        <w:t>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195"/>
      <w:r w:rsidRPr="009B00B8">
        <w:rPr>
          <w:rFonts w:ascii="Times New Roman" w:hAnsi="Times New Roman" w:cs="Times New Roman"/>
          <w:b/>
        </w:rPr>
        <w:t xml:space="preserve">Figure </w:t>
      </w:r>
      <w:commentRangeEnd w:id="195"/>
      <w:r w:rsidR="00D366EA">
        <w:rPr>
          <w:rStyle w:val="CommentReference"/>
        </w:rPr>
        <w:commentReference w:id="195"/>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196"/>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196"/>
      <w:r w:rsidR="00D366EA">
        <w:rPr>
          <w:rStyle w:val="CommentReference"/>
        </w:rPr>
        <w:commentReference w:id="196"/>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commentRangeStart w:id="197"/>
      <w:r>
        <w:rPr>
          <w:rFonts w:ascii="Times New Roman" w:hAnsi="Times New Roman" w:cs="Times New Roman"/>
          <w:b/>
        </w:rPr>
        <w:t>Figure 7</w:t>
      </w:r>
      <w:r w:rsidRPr="009B00B8">
        <w:rPr>
          <w:rFonts w:ascii="Times New Roman" w:hAnsi="Times New Roman" w:cs="Times New Roman"/>
        </w:rPr>
        <w:t xml:space="preserve">. </w:t>
      </w:r>
      <w:commentRangeEnd w:id="197"/>
      <w:r w:rsidR="007C0520">
        <w:rPr>
          <w:rStyle w:val="CommentReference"/>
        </w:rPr>
        <w:commentReference w:id="197"/>
      </w:r>
      <w:r w:rsidRPr="009B00B8">
        <w:rPr>
          <w:rFonts w:ascii="Times New Roman" w:hAnsi="Times New Roman" w:cs="Times New Roman"/>
        </w:rPr>
        <w:t xml:space="preserve">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w:t>
      </w:r>
      <w:commentRangeStart w:id="198"/>
      <w:r>
        <w:rPr>
          <w:rFonts w:ascii="Times New Roman" w:hAnsi="Times New Roman" w:cs="Times New Roman"/>
        </w:rPr>
        <w:t>pre-drought period</w:t>
      </w:r>
      <w:commentRangeEnd w:id="198"/>
      <w:r w:rsidR="00753E6C">
        <w:rPr>
          <w:rStyle w:val="CommentReference"/>
        </w:rPr>
        <w:commentReference w:id="198"/>
      </w:r>
      <w:r>
        <w:rPr>
          <w:rFonts w:ascii="Times New Roman" w:hAnsi="Times New Roman" w:cs="Times New Roman"/>
        </w:rPr>
        <w:t xml:space="preserve">;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w:t>
      </w:r>
      <w:commentRangeStart w:id="199"/>
      <w:r w:rsidRPr="009B00B8">
        <w:rPr>
          <w:rFonts w:ascii="Times New Roman" w:hAnsi="Times New Roman" w:cs="Times New Roman"/>
        </w:rPr>
        <w:t>interval</w:t>
      </w:r>
      <w:commentRangeEnd w:id="199"/>
      <w:r w:rsidR="00AE3D7E">
        <w:rPr>
          <w:rStyle w:val="CommentReference"/>
        </w:rPr>
        <w:commentReference w:id="199"/>
      </w:r>
      <w:r w:rsidRPr="009B00B8">
        <w:rPr>
          <w:rFonts w:ascii="Times New Roman" w:hAnsi="Times New Roman" w:cs="Times New Roman"/>
        </w:rPr>
        <w:t xml:space="preserve">.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200"/>
      <w:commentRangeStart w:id="201"/>
      <w:r>
        <w:rPr>
          <w:rFonts w:ascii="Times New Roman" w:hAnsi="Times New Roman" w:cs="Times New Roman"/>
        </w:rPr>
        <w:t>was 0.571</w:t>
      </w:r>
      <w:commentRangeEnd w:id="200"/>
      <w:r>
        <w:rPr>
          <w:rStyle w:val="CommentReference"/>
        </w:rPr>
        <w:commentReference w:id="200"/>
      </w:r>
      <w:commentRangeEnd w:id="201"/>
      <w:r w:rsidR="002B482B">
        <w:rPr>
          <w:rStyle w:val="CommentReference"/>
        </w:rPr>
        <w:commentReference w:id="201"/>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lastRenderedPageBreak/>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lastRenderedPageBreak/>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lastRenderedPageBreak/>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ebastian Pfautsch" w:date="2018-08-29T17:24:00Z" w:initials="SP">
    <w:p w14:paraId="35A67B4D" w14:textId="0EDC01B7" w:rsidR="00A95AB1" w:rsidRDefault="00A95AB1">
      <w:pPr>
        <w:pStyle w:val="CommentText"/>
      </w:pPr>
      <w:r>
        <w:rPr>
          <w:rStyle w:val="CommentReference"/>
        </w:rPr>
        <w:annotationRef/>
      </w:r>
      <w:r>
        <w:t>I know, don’t laugh. It’s true, yet very hard to comprehend.</w:t>
      </w:r>
    </w:p>
  </w:comment>
  <w:comment w:id="7" w:author="Mark Tjoelker" w:date="2018-09-05T11:41:00Z" w:initials="MT">
    <w:p w14:paraId="22AA7E8B" w14:textId="62113813" w:rsidR="00A95AB1" w:rsidRDefault="00A95AB1">
      <w:pPr>
        <w:pStyle w:val="CommentText"/>
      </w:pPr>
      <w:r>
        <w:rPr>
          <w:rStyle w:val="CommentReference"/>
        </w:rPr>
        <w:annotationRef/>
      </w:r>
      <w:r>
        <w:t>Could be useful to foreshadow the modelling aim of the manuscript (see last sentence of Abstract). Just a thought…</w:t>
      </w:r>
    </w:p>
  </w:comment>
  <w:comment w:id="12" w:author="Mark Tjoelker" w:date="2018-09-05T11:28:00Z" w:initials="MT">
    <w:p w14:paraId="39D8C36F" w14:textId="77777777" w:rsidR="00A95AB1" w:rsidRDefault="00A95AB1">
      <w:pPr>
        <w:pStyle w:val="CommentText"/>
      </w:pPr>
      <w:r>
        <w:rPr>
          <w:rStyle w:val="CommentReference"/>
        </w:rPr>
        <w:annotationRef/>
      </w:r>
      <w:r>
        <w:t>The word “to” doesn’t mean “toward” in this case as it does in (2)</w:t>
      </w:r>
    </w:p>
    <w:p w14:paraId="457BC261" w14:textId="77777777" w:rsidR="00A95AB1" w:rsidRDefault="00A95AB1">
      <w:pPr>
        <w:pStyle w:val="CommentText"/>
      </w:pPr>
    </w:p>
    <w:p w14:paraId="54074D0F" w14:textId="3F660A4C" w:rsidR="00A95AB1" w:rsidRDefault="00A95AB1">
      <w:pPr>
        <w:pStyle w:val="CommentText"/>
      </w:pPr>
      <w:r>
        <w:t>How about something like:</w:t>
      </w:r>
    </w:p>
    <w:p w14:paraId="372427DE" w14:textId="77777777" w:rsidR="00A95AB1" w:rsidRDefault="00A95AB1">
      <w:pPr>
        <w:pStyle w:val="CommentText"/>
      </w:pPr>
    </w:p>
    <w:p w14:paraId="7A3FD829" w14:textId="76868AD4" w:rsidR="00A95AB1" w:rsidRDefault="00A95AB1">
      <w:pPr>
        <w:pStyle w:val="CommentText"/>
      </w:pPr>
      <w:r>
        <w:t>“Partitioning, or C flux to a given component as a fraction of GPP”</w:t>
      </w:r>
    </w:p>
  </w:comment>
  <w:comment w:id="13" w:author="Peter Reich" w:date="2018-08-29T04:42:00Z" w:initials="PR">
    <w:p w14:paraId="57859A48" w14:textId="3FFF7C41" w:rsidR="00A95AB1" w:rsidRDefault="00A95AB1">
      <w:pPr>
        <w:pStyle w:val="CommentText"/>
      </w:pPr>
      <w:r>
        <w:rPr>
          <w:rStyle w:val="CommentReference"/>
        </w:rPr>
        <w:annotationRef/>
      </w:r>
      <w:r>
        <w:t>Could cite Reich 2002 here as that was one long rant about these issues</w:t>
      </w:r>
    </w:p>
  </w:comment>
  <w:comment w:id="16" w:author="Aspinwall, Michael" w:date="2018-08-31T13:18:00Z" w:initials="AM">
    <w:p w14:paraId="096C1F49" w14:textId="77777777" w:rsidR="00A95AB1" w:rsidRDefault="00A95AB1">
      <w:pPr>
        <w:pStyle w:val="CommentText"/>
      </w:pPr>
      <w:r>
        <w:rPr>
          <w:rStyle w:val="CommentReference"/>
        </w:rPr>
        <w:annotationRef/>
      </w:r>
      <w:r>
        <w:t>Growth, respiration, defense, storage?</w:t>
      </w:r>
    </w:p>
    <w:p w14:paraId="11894854" w14:textId="38B52D01" w:rsidR="00A95AB1" w:rsidRDefault="00A95AB1">
      <w:pPr>
        <w:pStyle w:val="CommentText"/>
      </w:pPr>
    </w:p>
  </w:comment>
  <w:comment w:id="17" w:author="Mark Tjoelker" w:date="2018-09-05T11:36:00Z" w:initials="MT">
    <w:p w14:paraId="21FF1BBF" w14:textId="2F554437" w:rsidR="00A95AB1" w:rsidRDefault="00A95AB1">
      <w:pPr>
        <w:pStyle w:val="CommentText"/>
      </w:pPr>
      <w:r>
        <w:rPr>
          <w:rStyle w:val="CommentReference"/>
        </w:rPr>
        <w:annotationRef/>
      </w:r>
      <w:r>
        <w:t>Yes, agree. I think this is what is implied in the word “component” in line 64, but not explicitly stated. Here we probably mean growth and respiration.</w:t>
      </w:r>
    </w:p>
  </w:comment>
  <w:comment w:id="18" w:author="Sebastian Pfautsch" w:date="2018-08-29T12:42:00Z" w:initials="SP">
    <w:p w14:paraId="612313E2" w14:textId="33A61373" w:rsidR="00A95AB1" w:rsidRDefault="00A95AB1">
      <w:pPr>
        <w:pStyle w:val="CommentText"/>
      </w:pPr>
      <w:r>
        <w:rPr>
          <w:rStyle w:val="CommentReference"/>
        </w:rPr>
        <w:annotationRef/>
      </w:r>
      <w:r>
        <w:t>Do you mean the relationship between sapwood area and leaf area? If yes, the name is Huber, no Umlaut u.</w:t>
      </w:r>
    </w:p>
  </w:comment>
  <w:comment w:id="20" w:author="Sebastian Pfautsch" w:date="2018-08-29T12:48:00Z" w:initials="SP">
    <w:p w14:paraId="11C5DFF2" w14:textId="77777777" w:rsidR="00A95AB1" w:rsidRDefault="00A95AB1">
      <w:pPr>
        <w:pStyle w:val="CommentText"/>
      </w:pPr>
      <w:r>
        <w:rPr>
          <w:rStyle w:val="CommentReference"/>
        </w:rPr>
        <w:annotationRef/>
      </w:r>
      <w:r>
        <w:t>Should this specialist term be introduced?</w:t>
      </w:r>
    </w:p>
    <w:p w14:paraId="6F2CFF08" w14:textId="77777777" w:rsidR="00A95AB1" w:rsidRDefault="00A95AB1">
      <w:pPr>
        <w:pStyle w:val="CommentText"/>
      </w:pPr>
    </w:p>
    <w:p w14:paraId="79DEBD33" w14:textId="1D7A192B" w:rsidR="00A95AB1" w:rsidRDefault="00A95AB1">
      <w:pPr>
        <w:pStyle w:val="CommentText"/>
      </w:pPr>
      <w:r>
        <w:t>PR: Yes</w:t>
      </w:r>
    </w:p>
  </w:comment>
  <w:comment w:id="21" w:author="Aspinwall, Michael" w:date="2018-08-31T13:26:00Z" w:initials="AM">
    <w:p w14:paraId="0C40928F" w14:textId="5ABB91AE" w:rsidR="00A95AB1" w:rsidRDefault="00A95AB1">
      <w:pPr>
        <w:pStyle w:val="CommentText"/>
      </w:pPr>
      <w:r>
        <w:rPr>
          <w:rStyle w:val="CommentReference"/>
        </w:rPr>
        <w:annotationRef/>
      </w:r>
      <w:r>
        <w:t>Was this during or after the drought? I thought this paper showed a reduction in autotropic R during the drought, not increased R. Aboveground NPP went back up after the drought at the expense of fine root growth.</w:t>
      </w:r>
    </w:p>
  </w:comment>
  <w:comment w:id="22" w:author="Mark Tjoelker" w:date="2018-09-05T11:48:00Z" w:initials="MT">
    <w:p w14:paraId="4FA91635" w14:textId="67169717" w:rsidR="00A95AB1" w:rsidRDefault="00A95AB1">
      <w:pPr>
        <w:pStyle w:val="CommentText"/>
      </w:pPr>
      <w:r>
        <w:rPr>
          <w:rStyle w:val="CommentReference"/>
        </w:rPr>
        <w:annotationRef/>
      </w:r>
      <w:r>
        <w:t>Good point…I see the focus is on forest-related literature and field-based studies in this paragraph and the prior paragraph on temperature. This makes sense and I like the approach.</w:t>
      </w:r>
    </w:p>
    <w:p w14:paraId="5216D705" w14:textId="77777777" w:rsidR="00A95AB1" w:rsidRDefault="00A95AB1">
      <w:pPr>
        <w:pStyle w:val="CommentText"/>
      </w:pPr>
    </w:p>
    <w:p w14:paraId="35CE150E" w14:textId="3537DE14" w:rsidR="00A95AB1" w:rsidRDefault="00A95AB1">
      <w:pPr>
        <w:pStyle w:val="CommentText"/>
      </w:pPr>
      <w:r>
        <w:t>Some might wonder why we haven’t cited growth chamber or glasshouse work on temperature effects on C allocation in small trees…as we do for drought here.</w:t>
      </w:r>
    </w:p>
  </w:comment>
  <w:comment w:id="24" w:author="Aspinwall, Michael" w:date="2018-08-31T13:55:00Z" w:initials="AM">
    <w:p w14:paraId="612599F1" w14:textId="36513E00" w:rsidR="00A95AB1" w:rsidRDefault="00A95AB1">
      <w:pPr>
        <w:pStyle w:val="CommentText"/>
      </w:pPr>
      <w:r>
        <w:rPr>
          <w:rStyle w:val="CommentReference"/>
        </w:rPr>
        <w:annotationRef/>
      </w:r>
      <w:r>
        <w:t xml:space="preserve">On tree C allocation? What variables? </w:t>
      </w:r>
    </w:p>
  </w:comment>
  <w:comment w:id="25" w:author="Aspinwall, Michael" w:date="2018-08-31T13:56:00Z" w:initials="AM">
    <w:p w14:paraId="18B16540" w14:textId="1F0EF1FD" w:rsidR="00A95AB1" w:rsidRDefault="00A95AB1">
      <w:pPr>
        <w:pStyle w:val="CommentText"/>
      </w:pPr>
      <w:r>
        <w:rPr>
          <w:rStyle w:val="CommentReference"/>
        </w:rPr>
        <w:annotationRef/>
      </w:r>
      <w:r>
        <w:t>I’m surprised there have not been more drought x temperature studies on trees…..or maybe there have but few have looked at C allocation? It’s not clear whether the studies referenced in this paragraph looked at C per se.</w:t>
      </w:r>
    </w:p>
  </w:comment>
  <w:comment w:id="26" w:author="Peter Reich" w:date="2018-08-29T04:53:00Z" w:initials="PR">
    <w:p w14:paraId="4E06CE01" w14:textId="06ABB069" w:rsidR="00A95AB1" w:rsidRDefault="00A95AB1">
      <w:pPr>
        <w:pStyle w:val="CommentText"/>
      </w:pPr>
      <w:r>
        <w:rPr>
          <w:rStyle w:val="CommentReference"/>
        </w:rPr>
        <w:annotationRef/>
      </w:r>
      <w:r>
        <w:t>I think we need to directly show motivation and what gaps this work fills. See if you like this wording.</w:t>
      </w:r>
    </w:p>
  </w:comment>
  <w:comment w:id="30" w:author="Aspinwall, Michael" w:date="2018-08-31T13:43:00Z" w:initials="AM">
    <w:p w14:paraId="40E09099" w14:textId="455ACCC1" w:rsidR="00A95AB1" w:rsidRDefault="00A95AB1">
      <w:pPr>
        <w:pStyle w:val="CommentText"/>
      </w:pPr>
      <w:r>
        <w:rPr>
          <w:rStyle w:val="CommentReference"/>
        </w:rPr>
        <w:annotationRef/>
      </w:r>
      <w:r>
        <w:t>An alternative phrase here:</w:t>
      </w:r>
    </w:p>
    <w:p w14:paraId="1B548F7E" w14:textId="786345CF" w:rsidR="00A95AB1" w:rsidRDefault="00A95AB1">
      <w:pPr>
        <w:pStyle w:val="CommentText"/>
      </w:pPr>
      <w:r>
        <w:t>Temperature, water availability and temperature x water availability interactions on tree C allocation….</w:t>
      </w:r>
    </w:p>
  </w:comment>
  <w:comment w:id="48" w:author="Aspinwall, Michael" w:date="2018-08-31T13:54:00Z" w:initials="AM">
    <w:p w14:paraId="5E844C37" w14:textId="7E89A3A5" w:rsidR="00A95AB1" w:rsidRDefault="00A95AB1">
      <w:pPr>
        <w:pStyle w:val="CommentText"/>
      </w:pPr>
      <w:r>
        <w:rPr>
          <w:rStyle w:val="CommentReference"/>
        </w:rPr>
        <w:annotationRef/>
      </w:r>
      <w:r>
        <w:t>You reference a few papers above, but I’m assuming there are not enough temperature x drought studies to help formulate a hypothesis about the interactive effect?</w:t>
      </w:r>
    </w:p>
  </w:comment>
  <w:comment w:id="49" w:author="Mark Tjoelker" w:date="2018-09-05T12:02:00Z" w:initials="MT">
    <w:p w14:paraId="05710D59" w14:textId="6C8285D0" w:rsidR="00A95AB1" w:rsidRDefault="00A95AB1">
      <w:pPr>
        <w:pStyle w:val="CommentText"/>
      </w:pPr>
      <w:r>
        <w:rPr>
          <w:rStyle w:val="CommentReference"/>
        </w:rPr>
        <w:annotationRef/>
      </w:r>
      <w:r>
        <w:t>Not the tree…</w:t>
      </w:r>
    </w:p>
  </w:comment>
  <w:comment w:id="51" w:author="Sebastian Pfautsch" w:date="2018-08-29T12:53:00Z" w:initials="SP">
    <w:p w14:paraId="407068A7" w14:textId="6D941DA2" w:rsidR="00A95AB1" w:rsidRDefault="00A95AB1">
      <w:pPr>
        <w:pStyle w:val="CommentText"/>
      </w:pPr>
      <w:r>
        <w:rPr>
          <w:rStyle w:val="CommentReference"/>
        </w:rPr>
        <w:annotationRef/>
      </w:r>
      <w:r>
        <w:t>Drake 2016b is cited here, but no 2016a is cited in the preceding text.</w:t>
      </w:r>
    </w:p>
  </w:comment>
  <w:comment w:id="55" w:author="Sebastian Pfautsch" w:date="2018-08-29T12:55:00Z" w:initials="SP">
    <w:p w14:paraId="2D2B26F0" w14:textId="7A4D5A0D" w:rsidR="00A95AB1" w:rsidRDefault="00A95AB1">
      <w:pPr>
        <w:pStyle w:val="CommentText"/>
      </w:pPr>
      <w:r>
        <w:rPr>
          <w:rStyle w:val="CommentReference"/>
        </w:rPr>
        <w:annotationRef/>
      </w:r>
      <w:r>
        <w:t>Groundwater?</w:t>
      </w:r>
    </w:p>
  </w:comment>
  <w:comment w:id="61" w:author="Sebastian Pfautsch" w:date="2018-08-29T12:58:00Z" w:initials="SP">
    <w:p w14:paraId="341C0B6B" w14:textId="5AEDB6AA" w:rsidR="00A95AB1" w:rsidRDefault="00A95AB1">
      <w:pPr>
        <w:pStyle w:val="CommentText"/>
      </w:pPr>
      <w:r>
        <w:rPr>
          <w:rStyle w:val="CommentReference"/>
        </w:rPr>
        <w:annotationRef/>
      </w:r>
      <w:r>
        <w:t>For consistency, should months be spelled out?</w:t>
      </w:r>
    </w:p>
  </w:comment>
  <w:comment w:id="68" w:author="Sebastian Pfautsch" w:date="2018-08-29T13:02:00Z" w:initials="SP">
    <w:p w14:paraId="34CD86DA" w14:textId="02EC609B" w:rsidR="00A95AB1" w:rsidRDefault="00A95AB1">
      <w:pPr>
        <w:pStyle w:val="CommentText"/>
      </w:pPr>
      <w:r>
        <w:rPr>
          <w:rStyle w:val="CommentReference"/>
        </w:rPr>
        <w:annotationRef/>
      </w:r>
      <w:proofErr w:type="gramStart"/>
      <w:r>
        <w:t>a</w:t>
      </w:r>
      <w:proofErr w:type="gramEnd"/>
      <w:r>
        <w:t xml:space="preserve"> or b?</w:t>
      </w:r>
    </w:p>
  </w:comment>
  <w:comment w:id="69" w:author="Aspinwall, Michael" w:date="2018-08-31T14:34:00Z" w:initials="AM">
    <w:p w14:paraId="38552020" w14:textId="620913EB" w:rsidR="00A95AB1" w:rsidRDefault="00A95AB1">
      <w:pPr>
        <w:pStyle w:val="CommentText"/>
      </w:pPr>
      <w:r>
        <w:rPr>
          <w:rStyle w:val="CommentReference"/>
        </w:rPr>
        <w:annotationRef/>
      </w:r>
      <w:r>
        <w:t>I’m assuming you mean dry mass? If so, you might indicate the temperature and length of time of drying.</w:t>
      </w:r>
    </w:p>
  </w:comment>
  <w:comment w:id="75" w:author="Sebastian Pfautsch" w:date="2018-08-29T13:05:00Z" w:initials="SP">
    <w:p w14:paraId="1C73555B" w14:textId="77777777" w:rsidR="00A95AB1" w:rsidRDefault="00A95AB1">
      <w:pPr>
        <w:pStyle w:val="CommentText"/>
      </w:pPr>
      <w:r>
        <w:rPr>
          <w:rStyle w:val="CommentReference"/>
        </w:rPr>
        <w:annotationRef/>
      </w:r>
      <w:r>
        <w:t xml:space="preserve">Would you move these results to the start of the Results section? </w:t>
      </w:r>
    </w:p>
    <w:p w14:paraId="016A08F7" w14:textId="77777777" w:rsidR="00A95AB1" w:rsidRDefault="00A95AB1">
      <w:pPr>
        <w:pStyle w:val="CommentText"/>
      </w:pPr>
    </w:p>
    <w:p w14:paraId="68521BF2" w14:textId="7491B780" w:rsidR="00A95AB1" w:rsidRDefault="00A95AB1">
      <w:pPr>
        <w:pStyle w:val="CommentText"/>
      </w:pPr>
      <w:r>
        <w:t>No mention of differences (or the lack of) between ambient and warmed trees…</w:t>
      </w:r>
    </w:p>
  </w:comment>
  <w:comment w:id="80" w:author="Aspinwall, Michael" w:date="2018-08-31T14:38:00Z" w:initials="AM">
    <w:p w14:paraId="1ABE0518" w14:textId="0DE90134" w:rsidR="00A95AB1" w:rsidRDefault="00A95AB1">
      <w:pPr>
        <w:pStyle w:val="CommentText"/>
      </w:pPr>
      <w:r>
        <w:rPr>
          <w:rStyle w:val="CommentReference"/>
        </w:rPr>
        <w:annotationRef/>
      </w:r>
      <w:r>
        <w:t xml:space="preserve">Since we did not directly measure all fine roots, you might indicate how you scaled these measurements from cores to estimate total fine root mass. </w:t>
      </w:r>
    </w:p>
  </w:comment>
  <w:comment w:id="82" w:author="Sebastian Pfautsch" w:date="2018-08-29T13:09:00Z" w:initials="SP">
    <w:p w14:paraId="4409B8ED" w14:textId="2A2C1CBA" w:rsidR="00A95AB1" w:rsidRDefault="00A95AB1">
      <w:pPr>
        <w:pStyle w:val="CommentText"/>
      </w:pPr>
      <w:r>
        <w:rPr>
          <w:rStyle w:val="CommentReference"/>
        </w:rPr>
        <w:annotationRef/>
      </w:r>
      <w:r>
        <w:t>No mention of differences between ambient and warmed tree branches.</w:t>
      </w:r>
    </w:p>
  </w:comment>
  <w:comment w:id="83" w:author="Mark Tjoelker" w:date="2018-09-05T12:43:00Z" w:initials="MT">
    <w:p w14:paraId="5DB5F4C9" w14:textId="57C489EA" w:rsidR="00A95AB1" w:rsidRDefault="00A95AB1">
      <w:pPr>
        <w:pStyle w:val="CommentText"/>
      </w:pPr>
      <w:r>
        <w:rPr>
          <w:rStyle w:val="CommentReference"/>
        </w:rPr>
        <w:annotationRef/>
      </w:r>
      <w:r>
        <w:t>Wow…amazing dataset…</w:t>
      </w:r>
    </w:p>
  </w:comment>
  <w:comment w:id="84" w:author="Mark Tjoelker" w:date="2018-09-05T12:45:00Z" w:initials="MT">
    <w:p w14:paraId="4341AF60" w14:textId="2E454E73" w:rsidR="00A95AB1" w:rsidRDefault="00A95AB1">
      <w:pPr>
        <w:pStyle w:val="CommentText"/>
      </w:pPr>
      <w:r>
        <w:rPr>
          <w:rStyle w:val="CommentReference"/>
        </w:rPr>
        <w:annotationRef/>
      </w:r>
      <w:r>
        <w:t>Yes, really clear way of setting up a testable hypothesis!</w:t>
      </w:r>
    </w:p>
  </w:comment>
  <w:comment w:id="88" w:author="Sebastian Pfautsch" w:date="2018-08-29T13:13:00Z" w:initials="SP">
    <w:p w14:paraId="7956E03C" w14:textId="6EB2BC37" w:rsidR="00A95AB1" w:rsidRDefault="00A95AB1">
      <w:pPr>
        <w:pStyle w:val="CommentText"/>
      </w:pPr>
      <w:r>
        <w:rPr>
          <w:rStyle w:val="CommentReference"/>
        </w:rPr>
        <w:annotationRef/>
      </w:r>
      <w:r>
        <w:t>Should panel letters be separated by a comma?</w:t>
      </w:r>
    </w:p>
  </w:comment>
  <w:comment w:id="89" w:author="Peter Reich" w:date="2018-08-29T05:01:00Z" w:initials="PR">
    <w:p w14:paraId="088C85AA" w14:textId="67E486C4" w:rsidR="00A95AB1" w:rsidRDefault="00A95AB1">
      <w:pPr>
        <w:pStyle w:val="CommentText"/>
      </w:pPr>
      <w:r>
        <w:rPr>
          <w:rStyle w:val="CommentReference"/>
        </w:rPr>
        <w:annotationRef/>
      </w:r>
      <w:r>
        <w:t>This is true but there are still larger differences in stem volume across T regimes, which actually seem to be getting larger. If true this bears mention – but I have a hard time reconciling the volume differences getting larger while the height converged and the diameter nearly converged in wet and did converge in dry. Double-check, as something seems not right.</w:t>
      </w:r>
    </w:p>
  </w:comment>
  <w:comment w:id="90" w:author="Peter Reich" w:date="2017-10-25T10:31:00Z" w:initials="PR">
    <w:p w14:paraId="3BD5C116" w14:textId="27F11637" w:rsidR="00A95AB1" w:rsidRDefault="00A95AB1">
      <w:pPr>
        <w:pStyle w:val="CommentText"/>
      </w:pPr>
      <w:r>
        <w:rPr>
          <w:rStyle w:val="CommentReference"/>
        </w:rPr>
        <w:annotationRef/>
      </w:r>
      <w:r>
        <w:t>How do these values compare to estimates made from tree growth assuming no turnover of biomass???</w:t>
      </w:r>
    </w:p>
  </w:comment>
  <w:comment w:id="91" w:author="John E. Drake" w:date="2017-12-19T16:16:00Z" w:initials="JED">
    <w:p w14:paraId="6EE69624" w14:textId="77777777" w:rsidR="00A95AB1" w:rsidRDefault="00A95AB1">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p w14:paraId="1F1AD56C" w14:textId="77777777" w:rsidR="00A95AB1" w:rsidRDefault="00A95AB1">
      <w:pPr>
        <w:pStyle w:val="CommentText"/>
      </w:pPr>
    </w:p>
    <w:p w14:paraId="7B184E47" w14:textId="1C1CEEAC" w:rsidR="00A95AB1" w:rsidRDefault="00A95AB1">
      <w:pPr>
        <w:pStyle w:val="CommentText"/>
      </w:pPr>
      <w:r>
        <w:t>PR: Cool! I assume this is highlighted one way or another below, but if not, it should be</w:t>
      </w:r>
    </w:p>
  </w:comment>
  <w:comment w:id="93" w:author="Sebastian Pfautsch" w:date="2018-08-29T13:16:00Z" w:initials="SP">
    <w:p w14:paraId="1B0BA01A" w14:textId="336B3188" w:rsidR="00A95AB1" w:rsidRDefault="00A95AB1">
      <w:pPr>
        <w:pStyle w:val="CommentText"/>
      </w:pPr>
      <w:r>
        <w:rPr>
          <w:rStyle w:val="CommentReference"/>
        </w:rPr>
        <w:annotationRef/>
      </w:r>
      <w:r>
        <w:t>Maybe better to stat that trees were not irrigated anymore? We could not withhold groundwater that was taken up by trees…</w:t>
      </w:r>
    </w:p>
  </w:comment>
  <w:comment w:id="94" w:author="Mark Tjoelker" w:date="2018-09-05T13:12:00Z" w:initials="MT">
    <w:p w14:paraId="012C909F" w14:textId="77777777" w:rsidR="00A95AB1" w:rsidRDefault="00A95AB1">
      <w:pPr>
        <w:pStyle w:val="CommentText"/>
      </w:pPr>
      <w:r>
        <w:rPr>
          <w:rStyle w:val="CommentReference"/>
        </w:rPr>
        <w:annotationRef/>
      </w:r>
      <w:r>
        <w:t>Perhaps it is also worth pointing out somewhere whether or not warming effects (on height, diameter, leaf area and stem volume…or subset of these) remained at the start of the drought treatments? (</w:t>
      </w:r>
      <w:proofErr w:type="gramStart"/>
      <w:r>
        <w:t>as</w:t>
      </w:r>
      <w:proofErr w:type="gramEnd"/>
      <w:r>
        <w:t xml:space="preserve"> we do when the floors went in the text on line 313-315).</w:t>
      </w:r>
    </w:p>
    <w:p w14:paraId="25B4C4F5" w14:textId="77777777" w:rsidR="00A95AB1" w:rsidRDefault="00A95AB1">
      <w:pPr>
        <w:pStyle w:val="CommentText"/>
      </w:pPr>
    </w:p>
    <w:p w14:paraId="0DD00784" w14:textId="277B9426" w:rsidR="00A95AB1" w:rsidRDefault="00A95AB1">
      <w:pPr>
        <w:pStyle w:val="CommentText"/>
      </w:pPr>
      <w:r>
        <w:t>I suppose part of the statistical context is that the number of replicates was halved (6 to 3).</w:t>
      </w:r>
    </w:p>
  </w:comment>
  <w:comment w:id="97" w:author="Mark Tjoelker" w:date="2018-09-05T13:30:00Z" w:initials="MT">
    <w:p w14:paraId="591F4D52" w14:textId="7B502233" w:rsidR="00A95AB1" w:rsidRDefault="00A95AB1">
      <w:pPr>
        <w:pStyle w:val="CommentText"/>
      </w:pPr>
      <w:r>
        <w:rPr>
          <w:rStyle w:val="CommentReference"/>
        </w:rPr>
        <w:annotationRef/>
      </w:r>
      <w:r>
        <w:t>See my prior comment.</w:t>
      </w:r>
    </w:p>
  </w:comment>
  <w:comment w:id="98" w:author="Sebastian Pfautsch" w:date="2018-08-29T13:19:00Z" w:initials="SP">
    <w:p w14:paraId="18706260" w14:textId="39788009" w:rsidR="00A95AB1" w:rsidRDefault="00A95AB1">
      <w:pPr>
        <w:pStyle w:val="CommentText"/>
      </w:pPr>
      <w:r>
        <w:rPr>
          <w:rStyle w:val="CommentReference"/>
        </w:rPr>
        <w:annotationRef/>
      </w:r>
      <w:r>
        <w:t>Abbreviation not introduced? Necessary as it is constantly used in graphs?</w:t>
      </w:r>
    </w:p>
  </w:comment>
  <w:comment w:id="99" w:author="Aspinwall, Michael" w:date="2017-10-25T10:16:00Z" w:initials="AM">
    <w:p w14:paraId="0FEEF142" w14:textId="7FAE9560" w:rsidR="00A95AB1" w:rsidRDefault="00A95AB1">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A95AB1" w:rsidRDefault="00A95AB1">
      <w:pPr>
        <w:pStyle w:val="CommentText"/>
      </w:pPr>
    </w:p>
    <w:p w14:paraId="2A6653B6" w14:textId="4C90145F" w:rsidR="00A95AB1" w:rsidRDefault="00A95AB1">
      <w:pPr>
        <w:pStyle w:val="CommentText"/>
      </w:pPr>
      <w:r>
        <w:t>PR: agreed, but I can’t say I understand why this would occur!</w:t>
      </w:r>
    </w:p>
  </w:comment>
  <w:comment w:id="100" w:author="John E. Drake" w:date="2017-12-19T16:25:00Z" w:initials="JED">
    <w:p w14:paraId="6DFEE3E4" w14:textId="0F88995C" w:rsidR="00A95AB1" w:rsidRDefault="00A95AB1">
      <w:pPr>
        <w:pStyle w:val="CommentText"/>
      </w:pPr>
      <w:r>
        <w:rPr>
          <w:rStyle w:val="CommentReference"/>
        </w:rPr>
        <w:annotationRef/>
      </w:r>
      <w:r>
        <w:t>Yeah me neither!</w:t>
      </w:r>
    </w:p>
  </w:comment>
  <w:comment w:id="103" w:author="Mark Tjoelker" w:date="2018-09-05T14:01:00Z" w:initials="MT">
    <w:p w14:paraId="408923D2" w14:textId="513D9831" w:rsidR="00A95AB1" w:rsidRDefault="00A95AB1">
      <w:pPr>
        <w:pStyle w:val="CommentText"/>
      </w:pPr>
      <w:r>
        <w:rPr>
          <w:rStyle w:val="CommentReference"/>
        </w:rPr>
        <w:annotationRef/>
      </w:r>
      <w:r>
        <w:t>Perhaps this is because warming reduces C uptake during hot summer. With declining photosynthate availability, the hierarchical nature of sink priorities is amplified. New shoots, leaf and branch, stem have priority over roots? Thus…warming reduces allocation belowground. Drought enhances allocation belowground. But given the fact that warming also results in reduced photosynthate availability, the drought-enhancement of below-ground allocation is constrained. I think this makes sense!</w:t>
      </w:r>
    </w:p>
  </w:comment>
  <w:comment w:id="104" w:author="John E. Drake" w:date="2018-09-10T08:50:00Z" w:initials="JED">
    <w:p w14:paraId="5A7A0A66" w14:textId="16EDCCD7" w:rsidR="00A95AB1" w:rsidRDefault="00A95AB1">
      <w:pPr>
        <w:pStyle w:val="CommentText"/>
      </w:pPr>
      <w:r>
        <w:rPr>
          <w:rStyle w:val="CommentReference"/>
        </w:rPr>
        <w:annotationRef/>
      </w:r>
    </w:p>
  </w:comment>
  <w:comment w:id="105" w:author="Aspinwall, Michael" w:date="2017-10-25T10:17:00Z" w:initials="AM">
    <w:p w14:paraId="0DBB51E6" w14:textId="2D7561FD" w:rsidR="00A95AB1" w:rsidRDefault="00A95AB1">
      <w:pPr>
        <w:pStyle w:val="CommentText"/>
      </w:pPr>
      <w:r>
        <w:rPr>
          <w:rStyle w:val="CommentReference"/>
        </w:rPr>
        <w:annotationRef/>
      </w:r>
      <w:r>
        <w:t>I think this section could condensed a little bit or made more concise. This might save some space.</w:t>
      </w:r>
    </w:p>
  </w:comment>
  <w:comment w:id="106" w:author="Sebastian Pfautsch" w:date="2018-08-29T13:21:00Z" w:initials="SP">
    <w:p w14:paraId="7CA83708" w14:textId="3B9B03C7" w:rsidR="00A95AB1" w:rsidRDefault="00A95AB1">
      <w:pPr>
        <w:pStyle w:val="CommentText"/>
      </w:pPr>
      <w:r>
        <w:rPr>
          <w:rStyle w:val="CommentReference"/>
        </w:rPr>
        <w:annotationRef/>
      </w:r>
      <w:r>
        <w:t>Does the soil have a wilting point? I am familiar with plant wilting points, but soils? Could be my ignorance. What is that value and how was it determined?</w:t>
      </w:r>
    </w:p>
  </w:comment>
  <w:comment w:id="108" w:author="Aspinwall, Michael" w:date="2017-10-25T10:18:00Z" w:initials="AM">
    <w:p w14:paraId="4F5397F3" w14:textId="32E0E63C" w:rsidR="00A95AB1" w:rsidRDefault="00A95AB1">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A95AB1" w:rsidRDefault="00A95AB1">
      <w:pPr>
        <w:pStyle w:val="CommentText"/>
      </w:pPr>
    </w:p>
    <w:p w14:paraId="30728D5C" w14:textId="51C22B78" w:rsidR="00A95AB1" w:rsidRDefault="00A95AB1">
      <w:pPr>
        <w:pStyle w:val="CommentText"/>
      </w:pPr>
      <w:r>
        <w:t>PR: Agreed – it is hard to know just what to think of this.</w:t>
      </w:r>
    </w:p>
  </w:comment>
  <w:comment w:id="109" w:author="John E. Drake" w:date="2017-12-19T16:27:00Z" w:initials="JED">
    <w:p w14:paraId="4F1ADA97" w14:textId="77777777" w:rsidR="00A95AB1" w:rsidRDefault="00A95AB1">
      <w:pPr>
        <w:pStyle w:val="CommentText"/>
      </w:pPr>
      <w:r>
        <w:rPr>
          <w:rStyle w:val="CommentReference"/>
        </w:rPr>
        <w:annotationRef/>
      </w:r>
      <w:r>
        <w:t>I agree, but I don’t know how to “unpack” the residual. We don’t have independent data to do this.</w:t>
      </w:r>
    </w:p>
    <w:p w14:paraId="5308197C" w14:textId="77777777" w:rsidR="00A95AB1" w:rsidRDefault="00A95AB1">
      <w:pPr>
        <w:pStyle w:val="CommentText"/>
      </w:pPr>
    </w:p>
    <w:p w14:paraId="4A8389CF" w14:textId="3A23F278" w:rsidR="00A95AB1" w:rsidRPr="004A2D8E" w:rsidRDefault="00A95AB1">
      <w:pPr>
        <w:pStyle w:val="CommentText"/>
        <w:rPr>
          <w:color w:val="538135" w:themeColor="accent6" w:themeShade="BF"/>
        </w:rPr>
      </w:pPr>
      <w:r w:rsidRPr="004A2D8E">
        <w:rPr>
          <w:color w:val="538135" w:themeColor="accent6" w:themeShade="BF"/>
        </w:rPr>
        <w:t>SP: Would you assume the same error for all chambers? Thus, does it matter? What did your leakage tests show? I can’t remember these results.</w:t>
      </w:r>
    </w:p>
  </w:comment>
  <w:comment w:id="113" w:author="Aspinwall, Michael" w:date="2018-08-31T16:21:00Z" w:initials="AM">
    <w:p w14:paraId="55DBA36D" w14:textId="101A674F" w:rsidR="00A95AB1" w:rsidRDefault="00A95AB1">
      <w:pPr>
        <w:pStyle w:val="CommentText"/>
      </w:pPr>
      <w:r>
        <w:rPr>
          <w:rStyle w:val="CommentReference"/>
        </w:rPr>
        <w:annotationRef/>
      </w:r>
      <w:r>
        <w:t>I think you say the same thing in the previous sentence.</w:t>
      </w:r>
    </w:p>
  </w:comment>
  <w:comment w:id="114" w:author="Peter Reich" w:date="2017-10-25T10:34:00Z" w:initials="PR">
    <w:p w14:paraId="1612E67D" w14:textId="2BA74A83" w:rsidR="00A95AB1" w:rsidRDefault="00A95AB1">
      <w:pPr>
        <w:pStyle w:val="CommentText"/>
      </w:pPr>
      <w:r>
        <w:rPr>
          <w:rStyle w:val="CommentReference"/>
        </w:rPr>
        <w:annotationRef/>
      </w:r>
      <w:r>
        <w:t>Can you show this directly? What does a scatterplot of these values for the 12 trees show?</w:t>
      </w:r>
    </w:p>
  </w:comment>
  <w:comment w:id="115" w:author="John E. Drake" w:date="2017-12-19T16:39:00Z" w:initials="JED">
    <w:p w14:paraId="52705B0A" w14:textId="59E3DF87" w:rsidR="00A95AB1" w:rsidRDefault="00A95AB1">
      <w:pPr>
        <w:pStyle w:val="CommentText"/>
      </w:pPr>
      <w:r>
        <w:rPr>
          <w:rStyle w:val="CommentReference"/>
        </w:rPr>
        <w:annotationRef/>
      </w:r>
      <w:r>
        <w:t xml:space="preserve">Yeah I can. I did this and added a new figure. See Fig. 7 </w:t>
      </w:r>
    </w:p>
  </w:comment>
  <w:comment w:id="117" w:author="Peter Reich" w:date="2017-10-25T10:37:00Z" w:initials="PR">
    <w:p w14:paraId="40FB6847" w14:textId="7FF7B07F" w:rsidR="00A95AB1" w:rsidRDefault="00A95AB1">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A95AB1" w:rsidRDefault="00A95AB1">
      <w:pPr>
        <w:pStyle w:val="CommentText"/>
      </w:pPr>
    </w:p>
  </w:comment>
  <w:comment w:id="118" w:author="John E. Drake" w:date="2017-12-20T11:27:00Z" w:initials="JED">
    <w:p w14:paraId="01E005FD" w14:textId="018C7CE4" w:rsidR="00A95AB1" w:rsidRDefault="00A95AB1">
      <w:pPr>
        <w:pStyle w:val="CommentText"/>
      </w:pPr>
      <w:r>
        <w:rPr>
          <w:rStyle w:val="CommentReference"/>
        </w:rPr>
        <w:annotationRef/>
      </w:r>
      <w:r>
        <w:t>Yes I did this, and the slope was less than 1.0 at 0.57. I need some help interpreting this!</w:t>
      </w:r>
    </w:p>
  </w:comment>
  <w:comment w:id="119" w:author="Mark Tjoelker" w:date="2018-09-06T11:17:00Z" w:initials="MT">
    <w:p w14:paraId="22E5599B" w14:textId="57343037" w:rsidR="00A95AB1" w:rsidRDefault="00A95AB1">
      <w:pPr>
        <w:pStyle w:val="CommentText"/>
      </w:pPr>
      <w:r>
        <w:rPr>
          <w:rStyle w:val="CommentReference"/>
        </w:rPr>
        <w:annotationRef/>
      </w:r>
      <w:r>
        <w:t>Perhaps worth mentioning somewhere the expected magnitude % increase of respiration with +3 °C warming.</w:t>
      </w:r>
    </w:p>
  </w:comment>
  <w:comment w:id="121" w:author="Mark Tjoelker" w:date="2018-09-06T11:41:00Z" w:initials="MT">
    <w:p w14:paraId="75061932" w14:textId="124B8C25" w:rsidR="00A95AB1" w:rsidRDefault="00A95AB1">
      <w:pPr>
        <w:pStyle w:val="CommentText"/>
      </w:pPr>
      <w:r>
        <w:rPr>
          <w:rStyle w:val="CommentReference"/>
        </w:rPr>
        <w:annotationRef/>
      </w:r>
      <w:r>
        <w:t>Fig. 7 legend indicates pre-drought period. Or am I misunderstanding this sentence?</w:t>
      </w:r>
    </w:p>
  </w:comment>
  <w:comment w:id="122" w:author="Mark Tjoelker" w:date="2018-09-06T11:43:00Z" w:initials="MT">
    <w:p w14:paraId="78A02A95" w14:textId="791A1E50" w:rsidR="00A95AB1" w:rsidRDefault="00A95AB1">
      <w:pPr>
        <w:pStyle w:val="CommentText"/>
      </w:pPr>
      <w:r>
        <w:rPr>
          <w:rStyle w:val="CommentReference"/>
        </w:rPr>
        <w:annotationRef/>
      </w:r>
      <w:r>
        <w:t>Not shown? I am confused as to what data periods are shown in Fig. 7 and 8.</w:t>
      </w:r>
    </w:p>
  </w:comment>
  <w:comment w:id="123" w:author="Aspinwall, Michael" w:date="2018-08-31T16:24:00Z" w:initials="AM">
    <w:p w14:paraId="2C9EBA10" w14:textId="59B5BA85" w:rsidR="00A95AB1" w:rsidRDefault="00A95AB1">
      <w:pPr>
        <w:pStyle w:val="CommentText"/>
      </w:pPr>
      <w:r>
        <w:rPr>
          <w:rStyle w:val="CommentReference"/>
        </w:rPr>
        <w:annotationRef/>
      </w:r>
      <w:r>
        <w:t>Yes, good to make this point.</w:t>
      </w:r>
    </w:p>
  </w:comment>
  <w:comment w:id="124" w:author="Peter Reich" w:date="2018-08-30T16:06:00Z" w:initials="PR">
    <w:p w14:paraId="4763F2C0" w14:textId="1136AA1F" w:rsidR="00A95AB1" w:rsidRDefault="00A95AB1">
      <w:pPr>
        <w:pStyle w:val="CommentText"/>
      </w:pPr>
      <w:r>
        <w:rPr>
          <w:rStyle w:val="CommentReference"/>
        </w:rPr>
        <w:annotationRef/>
      </w:r>
      <w:r>
        <w:t>Yes, following up on SP comment; how would this mechanism come into play, given that soils were likely not warmed much below a cm or two? In response to SP comment, we know a lot about whether and how IR lamp warming penetrates soils (yes when bare, no when there is dense vegetation to intercept it and ET to cool the system), but not about this kind of chamber warming….</w:t>
      </w:r>
      <w:proofErr w:type="spellStart"/>
      <w:r>
        <w:t>nonethless</w:t>
      </w:r>
      <w:proofErr w:type="spellEnd"/>
      <w:r>
        <w:t xml:space="preserve"> my bet would be that soils were negligibly warmed….if so, this nutrient cycling mechanism from a warmer soil could not come into play???</w:t>
      </w:r>
    </w:p>
  </w:comment>
  <w:comment w:id="125" w:author="Sebastian Pfautsch" w:date="2018-08-29T13:31:00Z" w:initials="SP">
    <w:p w14:paraId="2CCB6E78" w14:textId="191292C0" w:rsidR="00A95AB1" w:rsidRDefault="00A95AB1">
      <w:pPr>
        <w:pStyle w:val="CommentText"/>
      </w:pPr>
      <w:r>
        <w:rPr>
          <w:rStyle w:val="CommentReference"/>
        </w:rPr>
        <w:annotationRef/>
      </w:r>
      <w:r>
        <w:t>Has anyone (PhD student maybe?) ever measured the effect of warming in the chambers on the soil profile? How deep did warming penetrated into soils? I would expect only a few cm, but could be wrong. Does Peter have temperature profiles for soils from his warming experiments?</w:t>
      </w:r>
    </w:p>
  </w:comment>
  <w:comment w:id="127" w:author="Mark Tjoelker" w:date="2018-09-06T11:49:00Z" w:initials="MT">
    <w:p w14:paraId="3F76C499" w14:textId="29F876D9" w:rsidR="00A95AB1" w:rsidRDefault="00A95AB1">
      <w:pPr>
        <w:pStyle w:val="CommentText"/>
      </w:pPr>
      <w:r>
        <w:rPr>
          <w:rStyle w:val="CommentReference"/>
        </w:rPr>
        <w:annotationRef/>
      </w:r>
      <w:r>
        <w:t xml:space="preserve">Yes, the data would appear to support this explanation. I would perhaps lead with this explanation. </w:t>
      </w:r>
      <w:proofErr w:type="spellStart"/>
      <w:r>
        <w:t>NPPa</w:t>
      </w:r>
      <w:proofErr w:type="spellEnd"/>
      <w:r>
        <w:t xml:space="preserve"> seems to have priority over residual.</w:t>
      </w:r>
    </w:p>
  </w:comment>
  <w:comment w:id="128" w:author="Aspinwall, Michael" w:date="2018-08-31T16:26:00Z" w:initials="AM">
    <w:p w14:paraId="5B385332" w14:textId="401442B3" w:rsidR="00A95AB1" w:rsidRDefault="00A95AB1">
      <w:pPr>
        <w:pStyle w:val="CommentText"/>
      </w:pPr>
      <w:r>
        <w:rPr>
          <w:rStyle w:val="CommentReference"/>
        </w:rPr>
        <w:annotationRef/>
      </w:r>
      <w:r>
        <w:t>Based on Peter’s comment, this seems like the more probable explanation.</w:t>
      </w:r>
    </w:p>
  </w:comment>
  <w:comment w:id="130" w:author="Mark Tjoelker" w:date="2018-09-06T11:54:00Z" w:initials="MT">
    <w:p w14:paraId="043B3D39" w14:textId="23A29521" w:rsidR="00A95AB1" w:rsidRDefault="00A95AB1">
      <w:pPr>
        <w:pStyle w:val="CommentText"/>
      </w:pPr>
      <w:r>
        <w:rPr>
          <w:rStyle w:val="CommentReference"/>
        </w:rPr>
        <w:annotationRef/>
      </w:r>
      <w:r>
        <w:t>Didn’t Shun look at aspects of this?</w:t>
      </w:r>
    </w:p>
  </w:comment>
  <w:comment w:id="131" w:author="Mark Tjoelker" w:date="2018-09-06T11:55:00Z" w:initials="MT">
    <w:p w14:paraId="13C1D47F" w14:textId="77777777" w:rsidR="00A95AB1" w:rsidRDefault="00A95AB1">
      <w:pPr>
        <w:pStyle w:val="CommentText"/>
      </w:pPr>
      <w:r>
        <w:rPr>
          <w:rStyle w:val="CommentReference"/>
        </w:rPr>
        <w:annotationRef/>
      </w:r>
      <w:r>
        <w:t>Yes. However, I suppose this presumes that nutrient availability is strongly temperature dependent in our system. In this system water availability could be important in driving nutrient availability as well?</w:t>
      </w:r>
    </w:p>
    <w:p w14:paraId="0E01C4DC" w14:textId="77777777" w:rsidR="00A95AB1" w:rsidRDefault="00A95AB1">
      <w:pPr>
        <w:pStyle w:val="CommentText"/>
      </w:pPr>
    </w:p>
    <w:p w14:paraId="75EBF4F8" w14:textId="0444D622" w:rsidR="00A95AB1" w:rsidRDefault="00A95AB1">
      <w:pPr>
        <w:pStyle w:val="CommentText"/>
      </w:pPr>
      <w:r>
        <w:t xml:space="preserve">In fact, looking at RMF…even in very dry surface soils warming seemed to reduce allocation to roots…when nutrient </w:t>
      </w:r>
      <w:proofErr w:type="spellStart"/>
      <w:r>
        <w:t>availabitly</w:t>
      </w:r>
      <w:proofErr w:type="spellEnd"/>
      <w:r>
        <w:t xml:space="preserve"> would be expected to be very low over the 3 month drought period.</w:t>
      </w:r>
    </w:p>
  </w:comment>
  <w:comment w:id="137" w:author="Mark Tjoelker" w:date="2018-09-06T12:17:00Z" w:initials="MT">
    <w:p w14:paraId="2CCA7E56" w14:textId="319FE6DC" w:rsidR="00A95AB1" w:rsidRDefault="00A95AB1">
      <w:pPr>
        <w:pStyle w:val="CommentText"/>
      </w:pPr>
      <w:r>
        <w:rPr>
          <w:rStyle w:val="CommentReference"/>
        </w:rPr>
        <w:annotationRef/>
      </w:r>
      <w:r>
        <w:t>Yes, particularly in terms of intercept.</w:t>
      </w:r>
    </w:p>
  </w:comment>
  <w:comment w:id="140" w:author="Mark Tjoelker" w:date="2018-09-06T12:19:00Z" w:initials="MT">
    <w:p w14:paraId="274C739D" w14:textId="1D1DE3ED" w:rsidR="00A95AB1" w:rsidRDefault="00A95AB1">
      <w:pPr>
        <w:pStyle w:val="CommentText"/>
      </w:pPr>
      <w:r>
        <w:rPr>
          <w:rStyle w:val="CommentReference"/>
        </w:rPr>
        <w:annotationRef/>
      </w:r>
      <w:r>
        <w:t>Yes, perhaps mention magnitude here?</w:t>
      </w:r>
    </w:p>
  </w:comment>
  <w:comment w:id="143" w:author="Peter Reich" w:date="2017-10-25T10:47:00Z" w:initials="PR">
    <w:p w14:paraId="582643F6" w14:textId="3443779B" w:rsidR="00A95AB1" w:rsidRDefault="00A95AB1">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144" w:author="John E. Drake" w:date="2018-08-21T10:26:00Z" w:initials="JED">
    <w:p w14:paraId="2F21FFF4" w14:textId="4096812A" w:rsidR="00A95AB1" w:rsidRDefault="00A95AB1">
      <w:pPr>
        <w:pStyle w:val="CommentText"/>
      </w:pPr>
      <w:r>
        <w:rPr>
          <w:rStyle w:val="CommentReference"/>
        </w:rPr>
        <w:annotationRef/>
      </w:r>
      <w:r>
        <w:t>Done. If you have other (better) citations I would happily include them.</w:t>
      </w:r>
    </w:p>
  </w:comment>
  <w:comment w:id="145" w:author="Peter Reich" w:date="2018-08-30T16:10:00Z" w:initials="PR">
    <w:p w14:paraId="55584D5B" w14:textId="77777777" w:rsidR="00A95AB1" w:rsidRDefault="00A95AB1">
      <w:pPr>
        <w:pStyle w:val="CommentText"/>
      </w:pPr>
      <w:r>
        <w:rPr>
          <w:rStyle w:val="CommentReference"/>
        </w:rPr>
        <w:annotationRef/>
      </w:r>
      <w:r>
        <w:t xml:space="preserve">The scale of the plants is one or two orders of magnitude different but I remember from Mark’s PhD work with tiny seedlings in chambers that differences in size due to higher RGR in eCO2 BEFORE our first harvest led to continued larger plants in all subsequent harvests despite common RGR at a common time thereafter. In other words a treatment only needs to stimulate more growth and thus more leaf area or </w:t>
      </w:r>
      <w:proofErr w:type="spellStart"/>
      <w:r>
        <w:t>mor</w:t>
      </w:r>
      <w:proofErr w:type="spellEnd"/>
      <w:r>
        <w:t xml:space="preserve"> allocation to leaf area for a brief period and that will have knock-on effects forever if all else remains equal thereafter. Mark, is my memory good</w:t>
      </w:r>
      <w:proofErr w:type="gramStart"/>
      <w:r>
        <w:t>-  and</w:t>
      </w:r>
      <w:proofErr w:type="gramEnd"/>
      <w:r>
        <w:t xml:space="preserve"> did that do similar for elevated T??</w:t>
      </w:r>
    </w:p>
    <w:p w14:paraId="379C894E" w14:textId="77777777" w:rsidR="00A95AB1" w:rsidRDefault="00A95AB1">
      <w:pPr>
        <w:pStyle w:val="CommentText"/>
      </w:pPr>
    </w:p>
    <w:p w14:paraId="2BB6A885" w14:textId="7BBB5211" w:rsidR="00A95AB1" w:rsidRDefault="00A95AB1">
      <w:pPr>
        <w:pStyle w:val="CommentText"/>
      </w:pPr>
    </w:p>
  </w:comment>
  <w:comment w:id="146" w:author="Mark Tjoelker" w:date="2018-09-06T12:22:00Z" w:initials="MT">
    <w:p w14:paraId="41421361" w14:textId="687FD1A5" w:rsidR="00A95AB1" w:rsidRDefault="00A95AB1">
      <w:pPr>
        <w:pStyle w:val="CommentText"/>
      </w:pPr>
      <w:r>
        <w:rPr>
          <w:rStyle w:val="CommentReference"/>
        </w:rPr>
        <w:annotationRef/>
      </w:r>
      <w:r>
        <w:t>Yes…excellent memory! The power of saving more early and compound interest…has long term effects…even if the rate of interest (RGR) subsequently declines…</w:t>
      </w:r>
    </w:p>
  </w:comment>
  <w:comment w:id="147" w:author="Peter Reich" w:date="2018-08-30T16:14:00Z" w:initials="PR">
    <w:p w14:paraId="40F63E64" w14:textId="2884CC73" w:rsidR="00A95AB1" w:rsidRDefault="00A95AB1">
      <w:pPr>
        <w:pStyle w:val="CommentText"/>
      </w:pPr>
      <w:r>
        <w:rPr>
          <w:rStyle w:val="CommentReference"/>
        </w:rPr>
        <w:annotationRef/>
      </w:r>
      <w:r>
        <w:t xml:space="preserve">???? </w:t>
      </w:r>
      <w:proofErr w:type="gramStart"/>
      <w:r>
        <w:t>but</w:t>
      </w:r>
      <w:proofErr w:type="gramEnd"/>
      <w:r>
        <w:t xml:space="preserve"> if treatment A plants are larger than B and then both annually grow 4% the initially large will continue to be larger forever, not just during exponential growth phase…yes??</w:t>
      </w:r>
    </w:p>
  </w:comment>
  <w:comment w:id="148" w:author="Mark Tjoelker" w:date="2018-09-06T12:55:00Z" w:initials="MT">
    <w:p w14:paraId="703E2D9F" w14:textId="105AE2A0" w:rsidR="00A95AB1" w:rsidRDefault="00A95AB1">
      <w:pPr>
        <w:pStyle w:val="CommentText"/>
      </w:pPr>
      <w:r>
        <w:rPr>
          <w:rStyle w:val="CommentReference"/>
        </w:rPr>
        <w:annotationRef/>
      </w:r>
      <w:r>
        <w:t xml:space="preserve">What about the evidence of </w:t>
      </w:r>
      <w:bookmarkStart w:id="149" w:name="_GoBack"/>
      <w:bookmarkEnd w:id="149"/>
      <w:r>
        <w:t>increased root mass fraction? Given that the biomass pool represents the integrated effect of allocation differences through time, this would constitute evidence that drought in fact resulted in increased partitioning as manifested in the biomass ratios…a particularly sensitive indicator owing to integration of small or variable effects through time?</w:t>
      </w:r>
    </w:p>
  </w:comment>
  <w:comment w:id="150" w:author="Mark Tjoelker" w:date="2018-09-06T13:04:00Z" w:initials="MT">
    <w:p w14:paraId="36B5958A" w14:textId="1BEDE62D" w:rsidR="00A95AB1" w:rsidRDefault="00A95AB1">
      <w:pPr>
        <w:pStyle w:val="CommentText"/>
      </w:pPr>
      <w:r>
        <w:rPr>
          <w:rStyle w:val="CommentReference"/>
        </w:rPr>
        <w:annotationRef/>
      </w:r>
      <w:r>
        <w:t>Yes, but I think it is perhaps also worth discussion the absolute fluxes…as C uptake declines so does the amount of carbon available to partition. This can result in differential biomass ratios, owing to reductions in absolute amount…and the flow of C to competing sinks.</w:t>
      </w:r>
    </w:p>
  </w:comment>
  <w:comment w:id="151" w:author="Mark Tjoelker" w:date="2018-09-06T13:12:00Z" w:initials="MT">
    <w:p w14:paraId="4282754E" w14:textId="39FA3C3D" w:rsidR="00A95AB1" w:rsidRDefault="00A95AB1">
      <w:pPr>
        <w:pStyle w:val="CommentText"/>
      </w:pPr>
      <w:r>
        <w:rPr>
          <w:rStyle w:val="CommentReference"/>
        </w:rPr>
        <w:annotationRef/>
      </w:r>
      <w:r>
        <w:t>Some of the residual during drought ended up in root biomass.</w:t>
      </w:r>
    </w:p>
  </w:comment>
  <w:comment w:id="152" w:author="Mark Tjoelker" w:date="2018-09-06T13:02:00Z" w:initials="MT">
    <w:p w14:paraId="0E279CC0" w14:textId="58346CDE" w:rsidR="00A95AB1" w:rsidRDefault="00A95AB1">
      <w:pPr>
        <w:pStyle w:val="CommentText"/>
      </w:pPr>
      <w:r>
        <w:rPr>
          <w:rStyle w:val="CommentReference"/>
        </w:rPr>
        <w:annotationRef/>
      </w:r>
      <w:r>
        <w:t>True, but would we expect this to be a large fraction? Complete excavations such as ours….are rare and about as thorough as it can be?</w:t>
      </w:r>
    </w:p>
  </w:comment>
  <w:comment w:id="153" w:author="Sebastian Pfautsch" w:date="2018-08-29T13:40:00Z" w:initials="SP">
    <w:p w14:paraId="0E7CF86D" w14:textId="7CD009D4" w:rsidR="00A95AB1" w:rsidRDefault="00A95AB1">
      <w:pPr>
        <w:pStyle w:val="CommentText"/>
      </w:pPr>
      <w:r>
        <w:rPr>
          <w:rStyle w:val="CommentReference"/>
        </w:rPr>
        <w:annotationRef/>
      </w:r>
      <w:r>
        <w:t>In soil below the cemented layer? Or below 100 cm?</w:t>
      </w:r>
    </w:p>
  </w:comment>
  <w:comment w:id="155" w:author="Mark Tjoelker" w:date="2018-09-06T13:14:00Z" w:initials="MT">
    <w:p w14:paraId="18E5732C" w14:textId="471472E0" w:rsidR="00A95AB1" w:rsidRDefault="00A95AB1">
      <w:pPr>
        <w:pStyle w:val="CommentText"/>
      </w:pPr>
      <w:r>
        <w:rPr>
          <w:rStyle w:val="CommentReference"/>
        </w:rPr>
        <w:annotationRef/>
      </w:r>
      <w:r>
        <w:t>Possibly. Yet drought did result in reduced C uptake and GPP. Would we expect that severely water stressed trees would behave differently in flux partitioning that what we observed?</w:t>
      </w:r>
    </w:p>
  </w:comment>
  <w:comment w:id="156" w:author="Mark Tjoelker" w:date="2018-09-06T13:17:00Z" w:initials="MT">
    <w:p w14:paraId="4FCEAB13" w14:textId="1357B1FE" w:rsidR="00A95AB1" w:rsidRDefault="00A95AB1">
      <w:pPr>
        <w:pStyle w:val="CommentText"/>
      </w:pPr>
      <w:r>
        <w:rPr>
          <w:rStyle w:val="CommentReference"/>
        </w:rPr>
        <w:annotationRef/>
      </w:r>
      <w:r>
        <w:t>I understand the message of this paragraph. Could perhaps be reduced in length.</w:t>
      </w:r>
    </w:p>
    <w:p w14:paraId="196FB94E" w14:textId="77777777" w:rsidR="00A95AB1" w:rsidRDefault="00A95AB1">
      <w:pPr>
        <w:pStyle w:val="CommentText"/>
      </w:pPr>
    </w:p>
    <w:p w14:paraId="7BB6D296" w14:textId="4685E359" w:rsidR="00A95AB1" w:rsidRDefault="00A95AB1">
      <w:pPr>
        <w:pStyle w:val="CommentText"/>
      </w:pPr>
      <w:r>
        <w:t>However, it is also worth mentioning that drying of surface soils for extended periods of time (as in our study) is a common phenomenon? Thus, the responses observed here…declines in C uptake, GPP, NPP etc. under water limitation are relevant to trees and forests here and perhaps elsewhere.</w:t>
      </w:r>
    </w:p>
  </w:comment>
  <w:comment w:id="161" w:author="Sebastian Pfautsch" w:date="2018-08-29T13:47:00Z" w:initials="SP">
    <w:p w14:paraId="2094E702" w14:textId="36AD44D7" w:rsidR="00A95AB1" w:rsidRDefault="00A95AB1">
      <w:pPr>
        <w:pStyle w:val="CommentText"/>
      </w:pPr>
      <w:r>
        <w:rPr>
          <w:rStyle w:val="CommentReference"/>
        </w:rPr>
        <w:annotationRef/>
      </w:r>
      <w:r>
        <w:t>Maybe include?</w:t>
      </w:r>
    </w:p>
    <w:p w14:paraId="7707EC36" w14:textId="2C82B8E0" w:rsidR="00A95AB1" w:rsidRDefault="00A95AB1">
      <w:pPr>
        <w:pStyle w:val="CommentText"/>
      </w:pPr>
      <w:r>
        <w:t xml:space="preserve">Published in Tree Physiology 31: 1041-1051 (2011) and </w:t>
      </w:r>
      <w:proofErr w:type="spellStart"/>
      <w:r>
        <w:t>Ecohydrology</w:t>
      </w:r>
      <w:proofErr w:type="spellEnd"/>
      <w:r>
        <w:t xml:space="preserve"> 8: 642-651 (2015).</w:t>
      </w:r>
    </w:p>
  </w:comment>
  <w:comment w:id="165" w:author="Peter Reich" w:date="2018-08-30T16:17:00Z" w:initials="PR">
    <w:p w14:paraId="7BBEA196" w14:textId="68796362" w:rsidR="00A95AB1" w:rsidRDefault="00A95AB1">
      <w:pPr>
        <w:pStyle w:val="CommentText"/>
      </w:pPr>
      <w:r>
        <w:rPr>
          <w:rStyle w:val="CommentReference"/>
        </w:rPr>
        <w:annotationRef/>
      </w:r>
      <w:r>
        <w:t>Is this (or the take-home message) somehow different from the first two sentences of the paragraph?  If not, merge?</w:t>
      </w:r>
    </w:p>
  </w:comment>
  <w:comment w:id="166" w:author="Peter Reich" w:date="2017-10-25T11:06:00Z" w:initials="PR">
    <w:p w14:paraId="6E5777AD" w14:textId="30AFA837" w:rsidR="00A95AB1" w:rsidRDefault="00A95AB1">
      <w:pPr>
        <w:pStyle w:val="CommentText"/>
      </w:pPr>
      <w:r>
        <w:rPr>
          <w:rStyle w:val="CommentReference"/>
        </w:rPr>
        <w:annotationRef/>
      </w:r>
      <w:r>
        <w:t>Would it be more consistent at longer-term scales like annual than at daily or monthly or seasonal scales? Whatever the answer, might be worth saying.</w:t>
      </w:r>
    </w:p>
  </w:comment>
  <w:comment w:id="167" w:author="Mark Tjoelker" w:date="2018-09-06T13:25:00Z" w:initials="MT">
    <w:p w14:paraId="03D1142C" w14:textId="5F16FD42" w:rsidR="00A95AB1" w:rsidRDefault="00A95AB1">
      <w:pPr>
        <w:pStyle w:val="CommentText"/>
      </w:pPr>
      <w:r>
        <w:rPr>
          <w:rStyle w:val="CommentReference"/>
        </w:rPr>
        <w:annotationRef/>
      </w:r>
      <w:r>
        <w:t>Not sure what we are referring to here. The C flux partitioning…relative to GPP? The RMF data would perhaps support this?</w:t>
      </w:r>
    </w:p>
  </w:comment>
  <w:comment w:id="168" w:author="Sebastian Pfautsch" w:date="2018-08-29T13:55:00Z" w:initials="SP">
    <w:p w14:paraId="18C0133E" w14:textId="789CD82E" w:rsidR="00A95AB1" w:rsidRDefault="00A95AB1">
      <w:pPr>
        <w:pStyle w:val="CommentText"/>
      </w:pPr>
      <w:r>
        <w:rPr>
          <w:rStyle w:val="CommentReference"/>
        </w:rPr>
        <w:annotationRef/>
      </w:r>
      <w:r>
        <w:t xml:space="preserve">Based on results of the girdling study, it seems reasonable to assume pronounced use of carbohydrates also involved in osmotic regulation. Others have observed that too. Should a few words be added to acknowledge the role of NSC as </w:t>
      </w:r>
      <w:proofErr w:type="spellStart"/>
      <w:r>
        <w:t>osmotica</w:t>
      </w:r>
      <w:proofErr w:type="spellEnd"/>
      <w:r>
        <w:t>?</w:t>
      </w:r>
    </w:p>
  </w:comment>
  <w:comment w:id="169" w:author="Mark Tjoelker" w:date="2018-09-06T13:28:00Z" w:initials="MT">
    <w:p w14:paraId="53CFE5DA" w14:textId="3DB71293" w:rsidR="00A95AB1" w:rsidRDefault="00A95AB1">
      <w:pPr>
        <w:pStyle w:val="CommentText"/>
      </w:pPr>
      <w:r>
        <w:rPr>
          <w:rStyle w:val="CommentReference"/>
        </w:rPr>
        <w:annotationRef/>
      </w:r>
      <w:r>
        <w:t>We haven’t really explored this topic in the paper…so it does come as a bit of a surprise…</w:t>
      </w:r>
    </w:p>
  </w:comment>
  <w:comment w:id="170" w:author="Mark Tjoelker" w:date="2018-09-06T13:30:00Z" w:initials="MT">
    <w:p w14:paraId="29288983" w14:textId="104D293F" w:rsidR="00A95AB1" w:rsidRDefault="00A95AB1">
      <w:pPr>
        <w:pStyle w:val="CommentText"/>
      </w:pPr>
      <w:r>
        <w:rPr>
          <w:rStyle w:val="CommentReference"/>
        </w:rPr>
        <w:annotationRef/>
      </w:r>
      <w:r>
        <w:t>Very interesting, but we haven’t explored storage directly in this study…so it isn’t clear how our study points to the need for a storage term.</w:t>
      </w:r>
    </w:p>
  </w:comment>
  <w:comment w:id="171" w:author="Peter Reich" w:date="2018-08-30T16:19:00Z" w:initials="PR">
    <w:p w14:paraId="374ACCB8" w14:textId="1526FDE9" w:rsidR="00A95AB1" w:rsidRDefault="00A95AB1">
      <w:pPr>
        <w:pStyle w:val="CommentText"/>
      </w:pPr>
      <w:r>
        <w:rPr>
          <w:rStyle w:val="CommentReference"/>
        </w:rPr>
        <w:annotationRef/>
      </w:r>
      <w:proofErr w:type="spellStart"/>
      <w:r>
        <w:t>Awk</w:t>
      </w:r>
      <w:proofErr w:type="spellEnd"/>
      <w:r>
        <w:t xml:space="preserve">?? Do you mean recognize that others are on the same track? </w:t>
      </w:r>
      <w:proofErr w:type="spellStart"/>
      <w:r>
        <w:t>Oif</w:t>
      </w:r>
      <w:proofErr w:type="spellEnd"/>
      <w:r>
        <w:t xml:space="preserve"> so make that clearer</w:t>
      </w:r>
    </w:p>
  </w:comment>
  <w:comment w:id="173" w:author="Mark Tjoelker" w:date="2018-09-06T13:32:00Z" w:initials="MT">
    <w:p w14:paraId="441F521D" w14:textId="4273C95F" w:rsidR="00A95AB1" w:rsidRDefault="00A95AB1">
      <w:pPr>
        <w:pStyle w:val="CommentText"/>
      </w:pPr>
      <w:r>
        <w:rPr>
          <w:rStyle w:val="CommentReference"/>
        </w:rPr>
        <w:annotationRef/>
      </w:r>
      <w:r>
        <w:t>Reconcile with RMF evidence.</w:t>
      </w:r>
    </w:p>
  </w:comment>
  <w:comment w:id="178" w:author="Mark Tjoelker" w:date="2018-09-06T13:33:00Z" w:initials="MT">
    <w:p w14:paraId="3C5C6F2D" w14:textId="7B21056B" w:rsidR="00A95AB1" w:rsidRDefault="00A95AB1">
      <w:pPr>
        <w:pStyle w:val="CommentText"/>
      </w:pPr>
      <w:r>
        <w:rPr>
          <w:rStyle w:val="CommentReference"/>
        </w:rPr>
        <w:annotationRef/>
      </w:r>
      <w:r>
        <w:t>Not sure what the expectations were…I suppose in a pot study water limitation can be severe. In a forest…?</w:t>
      </w:r>
    </w:p>
  </w:comment>
  <w:comment w:id="179" w:author="Sebastian Pfautsch" w:date="2018-08-29T14:01:00Z" w:initials="SP">
    <w:p w14:paraId="7544921B" w14:textId="709E73C6" w:rsidR="00A95AB1" w:rsidRDefault="00A95AB1">
      <w:pPr>
        <w:pStyle w:val="CommentText"/>
      </w:pPr>
      <w:r>
        <w:rPr>
          <w:rStyle w:val="CommentReference"/>
        </w:rPr>
        <w:annotationRef/>
      </w:r>
      <w:r>
        <w:t>Could you name the most important implication?</w:t>
      </w:r>
    </w:p>
  </w:comment>
  <w:comment w:id="181" w:author="Mark Tjoelker" w:date="2018-09-06T13:52:00Z" w:initials="MT">
    <w:p w14:paraId="6927F21F" w14:textId="6DF183C6" w:rsidR="00A95AB1" w:rsidRDefault="00A95AB1">
      <w:pPr>
        <w:pStyle w:val="CommentText"/>
      </w:pPr>
      <w:r>
        <w:rPr>
          <w:rStyle w:val="CommentReference"/>
        </w:rPr>
        <w:annotationRef/>
      </w:r>
      <w:r>
        <w:t>Coring?</w:t>
      </w:r>
    </w:p>
  </w:comment>
  <w:comment w:id="182" w:author="Mark Tjoelker" w:date="2018-09-06T13:54:00Z" w:initials="MT">
    <w:p w14:paraId="0B33E8EB" w14:textId="07EDB6D2" w:rsidR="00A95AB1" w:rsidRDefault="00A95AB1">
      <w:pPr>
        <w:pStyle w:val="CommentText"/>
      </w:pPr>
      <w:r>
        <w:rPr>
          <w:rStyle w:val="CommentReference"/>
        </w:rPr>
        <w:annotationRef/>
      </w:r>
      <w:r>
        <w:t>I think Richard helped in WTC-4 not WTC-3?</w:t>
      </w:r>
    </w:p>
  </w:comment>
  <w:comment w:id="184" w:author="Mark Tjoelker" w:date="2018-09-06T15:49:00Z" w:initials="MT">
    <w:p w14:paraId="03C757DA" w14:textId="098688CC" w:rsidR="00A95AB1" w:rsidRDefault="00A95AB1">
      <w:pPr>
        <w:pStyle w:val="CommentText"/>
      </w:pPr>
      <w:r>
        <w:rPr>
          <w:rStyle w:val="CommentReference"/>
        </w:rPr>
        <w:annotationRef/>
      </w:r>
      <w:r>
        <w:t>Nice to see.  Perhaps compare with other literature values?</w:t>
      </w:r>
    </w:p>
  </w:comment>
  <w:comment w:id="185" w:author="Mark Tjoelker" w:date="2018-09-05T12:57:00Z" w:initials="MT">
    <w:p w14:paraId="25CC57F7" w14:textId="3A8B4642" w:rsidR="00A95AB1" w:rsidRDefault="00A95AB1">
      <w:pPr>
        <w:pStyle w:val="CommentText"/>
      </w:pPr>
      <w:r>
        <w:rPr>
          <w:rStyle w:val="CommentReference"/>
        </w:rPr>
        <w:annotationRef/>
      </w:r>
      <w:r>
        <w:t>Would it be helpful to also indicate the beginning of the drought treatment period?</w:t>
      </w:r>
    </w:p>
  </w:comment>
  <w:comment w:id="186" w:author="Mark Tjoelker" w:date="2018-09-05T13:03:00Z" w:initials="MT">
    <w:p w14:paraId="1DD88343" w14:textId="203487BF" w:rsidR="00A95AB1" w:rsidRDefault="00A95AB1">
      <w:pPr>
        <w:pStyle w:val="CommentText"/>
      </w:pPr>
      <w:r>
        <w:rPr>
          <w:rStyle w:val="CommentReference"/>
        </w:rPr>
        <w:annotationRef/>
      </w:r>
      <w:r>
        <w:t>Could be helpful to mention that this is the Austral summer.</w:t>
      </w:r>
    </w:p>
  </w:comment>
  <w:comment w:id="188" w:author="Mark Tjoelker" w:date="2018-09-05T13:06:00Z" w:initials="MT">
    <w:p w14:paraId="2EFF3623" w14:textId="7116035B" w:rsidR="00A95AB1" w:rsidRDefault="00A95AB1">
      <w:pPr>
        <w:pStyle w:val="CommentText"/>
      </w:pPr>
      <w:r>
        <w:rPr>
          <w:rStyle w:val="CommentReference"/>
        </w:rPr>
        <w:annotationRef/>
      </w:r>
      <w:r>
        <w:t>Perhaps delineate “a” and “c” with a marker on the x-axis line.</w:t>
      </w:r>
    </w:p>
  </w:comment>
  <w:comment w:id="189" w:author="Aspinwall, Michael" w:date="2018-08-31T16:15:00Z" w:initials="AM">
    <w:p w14:paraId="386681C0" w14:textId="0E99115A" w:rsidR="00A95AB1" w:rsidRDefault="00A95AB1">
      <w:pPr>
        <w:pStyle w:val="CommentText"/>
      </w:pPr>
      <w:r>
        <w:rPr>
          <w:rStyle w:val="CommentReference"/>
        </w:rPr>
        <w:annotationRef/>
      </w:r>
      <w:r>
        <w:t xml:space="preserve">It looks like final root mass was lower in warmed (on average), but as you note there was a temperature x drought interaction for fine roots. Can we say that the reduction in root mass with warming at corroborates the reduction in residual/GPP with warming (although the reduction ins residual/GPP looks larger than seen with root mass)?  </w:t>
      </w:r>
    </w:p>
  </w:comment>
  <w:comment w:id="190" w:author="Mark Tjoelker" w:date="2018-09-06T12:04:00Z" w:initials="MT">
    <w:p w14:paraId="495574CF" w14:textId="798F44BA" w:rsidR="00A95AB1" w:rsidRDefault="00A95AB1">
      <w:pPr>
        <w:pStyle w:val="CommentText"/>
      </w:pPr>
      <w:r>
        <w:rPr>
          <w:rStyle w:val="CommentReference"/>
        </w:rPr>
        <w:annotationRef/>
      </w:r>
      <w:r>
        <w:t xml:space="preserve">Yes, this is interesting…suggesting consistent and strong </w:t>
      </w:r>
    </w:p>
  </w:comment>
  <w:comment w:id="191" w:author="Mark Tjoelker" w:date="2018-09-06T11:06:00Z" w:initials="MT">
    <w:p w14:paraId="6C6AAB3B" w14:textId="751AF4A4" w:rsidR="00A95AB1" w:rsidRDefault="00A95AB1">
      <w:pPr>
        <w:pStyle w:val="CommentText"/>
      </w:pPr>
      <w:r>
        <w:rPr>
          <w:rStyle w:val="CommentReference"/>
        </w:rPr>
        <w:annotationRef/>
      </w:r>
      <w:r>
        <w:t>The order of the treatment bars differs here compared to the other figures.</w:t>
      </w:r>
    </w:p>
  </w:comment>
  <w:comment w:id="194" w:author="Mark Tjoelker" w:date="2018-09-06T10:15:00Z" w:initials="MT">
    <w:p w14:paraId="3F0A5C52" w14:textId="7D5CEF57" w:rsidR="00A95AB1" w:rsidRDefault="00A95AB1">
      <w:pPr>
        <w:pStyle w:val="CommentText"/>
      </w:pPr>
      <w:r>
        <w:rPr>
          <w:rStyle w:val="CommentReference"/>
        </w:rPr>
        <w:annotationRef/>
      </w:r>
      <w:r>
        <w:t xml:space="preserve">This figure shows that the drought trees were </w:t>
      </w:r>
      <w:proofErr w:type="spellStart"/>
      <w:r>
        <w:t>rewatered</w:t>
      </w:r>
      <w:proofErr w:type="spellEnd"/>
      <w:r>
        <w:t xml:space="preserve"> in May near the end of the timeline. Do the flux data in Figure 2…also include the </w:t>
      </w:r>
      <w:proofErr w:type="spellStart"/>
      <w:r>
        <w:t>rewatering</w:t>
      </w:r>
      <w:proofErr w:type="spellEnd"/>
      <w:r>
        <w:t xml:space="preserve"> phase? This isn’t immediately clear when looking at Fig. 2. Fig. 5 and 6 end on May 1? Thus, perhaps Fig. 2 and this figure the </w:t>
      </w:r>
      <w:proofErr w:type="spellStart"/>
      <w:r>
        <w:t>rewatering</w:t>
      </w:r>
      <w:proofErr w:type="spellEnd"/>
      <w:r>
        <w:t xml:space="preserve"> data be truncated?</w:t>
      </w:r>
    </w:p>
  </w:comment>
  <w:comment w:id="195" w:author="Aspinwall, Michael" w:date="2017-10-25T10:23:00Z" w:initials="AM">
    <w:p w14:paraId="5F3C2A4D" w14:textId="24EDEAF7" w:rsidR="00A95AB1" w:rsidRDefault="00A95AB1">
      <w:pPr>
        <w:pStyle w:val="CommentText"/>
      </w:pPr>
      <w:r>
        <w:rPr>
          <w:rStyle w:val="CommentReference"/>
        </w:rPr>
        <w:annotationRef/>
      </w:r>
      <w:r>
        <w:t xml:space="preserve">You </w:t>
      </w:r>
    </w:p>
  </w:comment>
  <w:comment w:id="196" w:author="Aspinwall, Michael" w:date="2017-10-25T10:24:00Z" w:initials="AM">
    <w:p w14:paraId="274187A3" w14:textId="334159CE" w:rsidR="00A95AB1" w:rsidRDefault="00A95AB1">
      <w:pPr>
        <w:pStyle w:val="CommentText"/>
      </w:pPr>
      <w:r>
        <w:rPr>
          <w:rStyle w:val="CommentReference"/>
        </w:rPr>
        <w:annotationRef/>
      </w:r>
      <w:r>
        <w:t>Might want the units on the y-axis, which would save words in the legend.</w:t>
      </w:r>
    </w:p>
  </w:comment>
  <w:comment w:id="197" w:author="Aspinwall, Michael" w:date="2018-08-31T14:49:00Z" w:initials="AM">
    <w:p w14:paraId="2FEAC615" w14:textId="1D2B37E6" w:rsidR="00A95AB1" w:rsidRDefault="00A95AB1">
      <w:pPr>
        <w:pStyle w:val="CommentText"/>
      </w:pPr>
      <w:r>
        <w:rPr>
          <w:rStyle w:val="CommentReference"/>
        </w:rPr>
        <w:annotationRef/>
      </w:r>
      <w:r>
        <w:t>I like it!</w:t>
      </w:r>
    </w:p>
  </w:comment>
  <w:comment w:id="198" w:author="Mark Tjoelker" w:date="2018-09-06T11:27:00Z" w:initials="MT">
    <w:p w14:paraId="26520B8F" w14:textId="77777777" w:rsidR="00A95AB1" w:rsidRDefault="00A95AB1">
      <w:pPr>
        <w:pStyle w:val="CommentText"/>
      </w:pPr>
      <w:r>
        <w:rPr>
          <w:rStyle w:val="CommentReference"/>
        </w:rPr>
        <w:annotationRef/>
      </w:r>
      <w:r>
        <w:t>The rationale is to examine warming effects. This makes sense.</w:t>
      </w:r>
    </w:p>
    <w:p w14:paraId="349245D1" w14:textId="77777777" w:rsidR="00A95AB1" w:rsidRDefault="00A95AB1">
      <w:pPr>
        <w:pStyle w:val="CommentText"/>
      </w:pPr>
    </w:p>
    <w:p w14:paraId="570B46A7" w14:textId="47C597B1" w:rsidR="00A95AB1" w:rsidRDefault="00A95AB1">
      <w:pPr>
        <w:pStyle w:val="CommentText"/>
      </w:pPr>
      <w:r>
        <w:t>I notice that as GPP declines the residual component converges between ambient and warmed trees (panel c). I wonder if this is true “within trees” as well as across trees as shown here. Is this evidence that declining GPP (or perhaps C uptake) influences warming treatment effects on the amount of C allocated belowground?</w:t>
      </w:r>
    </w:p>
  </w:comment>
  <w:comment w:id="199" w:author="Mark Tjoelker" w:date="2018-09-06T11:37:00Z" w:initials="MT">
    <w:p w14:paraId="4E7E9FB4" w14:textId="50D72315" w:rsidR="00A95AB1" w:rsidRDefault="00A95AB1">
      <w:pPr>
        <w:pStyle w:val="CommentText"/>
      </w:pPr>
      <w:r>
        <w:rPr>
          <w:rStyle w:val="CommentReference"/>
        </w:rPr>
        <w:annotationRef/>
      </w:r>
      <w:r>
        <w:t>Is this over the entire flux period…including pre-drought and drought? It seems so given the key.</w:t>
      </w:r>
    </w:p>
  </w:comment>
  <w:comment w:id="200" w:author="John E. Drake" w:date="2017-12-20T11:23:00Z" w:initials="JED">
    <w:p w14:paraId="6BD5F2C4" w14:textId="77777777" w:rsidR="00A95AB1" w:rsidRDefault="00A95AB1">
      <w:pPr>
        <w:pStyle w:val="CommentText"/>
      </w:pPr>
      <w:r>
        <w:rPr>
          <w:rStyle w:val="CommentReference"/>
        </w:rPr>
        <w:annotationRef/>
      </w:r>
      <w:r>
        <w:t>The slope is clearly less than 1.0. What does this mean? Does it mean that growth respiration is a smaller fraction of growth as growth increases?</w:t>
      </w:r>
    </w:p>
    <w:p w14:paraId="09CF3973" w14:textId="77777777" w:rsidR="00A95AB1" w:rsidRDefault="00A95AB1">
      <w:pPr>
        <w:pStyle w:val="CommentText"/>
      </w:pPr>
    </w:p>
    <w:p w14:paraId="77475B81" w14:textId="7B3DAA78" w:rsidR="00A95AB1" w:rsidRDefault="00A95AB1">
      <w:pPr>
        <w:pStyle w:val="CommentText"/>
      </w:pPr>
    </w:p>
  </w:comment>
  <w:comment w:id="201" w:author="Mark Tjoelker" w:date="2018-09-06T13:42:00Z" w:initials="MT">
    <w:p w14:paraId="2014EABD" w14:textId="77777777" w:rsidR="00A95AB1" w:rsidRDefault="00A95AB1">
      <w:pPr>
        <w:pStyle w:val="CommentText"/>
      </w:pPr>
      <w:r>
        <w:rPr>
          <w:rStyle w:val="CommentReference"/>
        </w:rPr>
        <w:annotationRef/>
      </w:r>
      <w:r>
        <w:t xml:space="preserve">Not sure if it is growth or maintenance respiration. What we can say is that respiration rate doesn’t scale </w:t>
      </w:r>
      <w:proofErr w:type="spellStart"/>
      <w:r>
        <w:t>isometrically</w:t>
      </w:r>
      <w:proofErr w:type="spellEnd"/>
      <w:r>
        <w:t xml:space="preserve"> with growth rate.</w:t>
      </w:r>
    </w:p>
    <w:p w14:paraId="49CE1892" w14:textId="77777777" w:rsidR="00A95AB1" w:rsidRDefault="00A95AB1">
      <w:pPr>
        <w:pStyle w:val="CommentText"/>
      </w:pPr>
    </w:p>
    <w:p w14:paraId="2CE34328" w14:textId="3A16FA8D" w:rsidR="00A95AB1" w:rsidRDefault="00A95AB1">
      <w:pPr>
        <w:pStyle w:val="CommentText"/>
      </w:pPr>
      <w:r>
        <w:t>Would expect that given that plant size is probably also embedded in thes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A67B4D" w15:done="0"/>
  <w15:commentEx w15:paraId="22AA7E8B" w15:done="0"/>
  <w15:commentEx w15:paraId="7A3FD829" w15:done="0"/>
  <w15:commentEx w15:paraId="57859A48" w15:done="0"/>
  <w15:commentEx w15:paraId="11894854" w15:done="0"/>
  <w15:commentEx w15:paraId="21FF1BBF" w15:paraIdParent="11894854" w15:done="0"/>
  <w15:commentEx w15:paraId="612313E2" w15:done="0"/>
  <w15:commentEx w15:paraId="79DEBD33" w15:done="0"/>
  <w15:commentEx w15:paraId="0C40928F" w15:done="0"/>
  <w15:commentEx w15:paraId="35CE150E" w15:done="0"/>
  <w15:commentEx w15:paraId="612599F1" w15:done="0"/>
  <w15:commentEx w15:paraId="18B16540" w15:done="0"/>
  <w15:commentEx w15:paraId="4E06CE01" w15:done="0"/>
  <w15:commentEx w15:paraId="1B548F7E" w15:done="0"/>
  <w15:commentEx w15:paraId="5E844C37" w15:done="0"/>
  <w15:commentEx w15:paraId="05710D59" w15:done="0"/>
  <w15:commentEx w15:paraId="407068A7" w15:done="0"/>
  <w15:commentEx w15:paraId="2D2B26F0" w15:done="0"/>
  <w15:commentEx w15:paraId="341C0B6B" w15:done="0"/>
  <w15:commentEx w15:paraId="34CD86DA" w15:done="0"/>
  <w15:commentEx w15:paraId="38552020" w15:done="0"/>
  <w15:commentEx w15:paraId="68521BF2" w15:done="0"/>
  <w15:commentEx w15:paraId="1ABE0518" w15:done="0"/>
  <w15:commentEx w15:paraId="4409B8ED" w15:done="0"/>
  <w15:commentEx w15:paraId="5DB5F4C9" w15:done="0"/>
  <w15:commentEx w15:paraId="4341AF60" w15:done="0"/>
  <w15:commentEx w15:paraId="7956E03C" w15:done="0"/>
  <w15:commentEx w15:paraId="088C85AA" w15:done="0"/>
  <w15:commentEx w15:paraId="3BD5C116" w15:done="0"/>
  <w15:commentEx w15:paraId="7B184E47" w15:paraIdParent="3BD5C116" w15:done="0"/>
  <w15:commentEx w15:paraId="1B0BA01A" w15:done="0"/>
  <w15:commentEx w15:paraId="0DD00784" w15:done="0"/>
  <w15:commentEx w15:paraId="591F4D52" w15:done="0"/>
  <w15:commentEx w15:paraId="18706260" w15:done="0"/>
  <w15:commentEx w15:paraId="2A6653B6" w15:done="0"/>
  <w15:commentEx w15:paraId="6DFEE3E4" w15:paraIdParent="2A6653B6" w15:done="0"/>
  <w15:commentEx w15:paraId="408923D2" w15:done="0"/>
  <w15:commentEx w15:paraId="5A7A0A66" w15:paraIdParent="408923D2" w15:done="0"/>
  <w15:commentEx w15:paraId="0DBB51E6" w15:done="0"/>
  <w15:commentEx w15:paraId="7CA83708" w15:done="0"/>
  <w15:commentEx w15:paraId="30728D5C" w15:done="0"/>
  <w15:commentEx w15:paraId="4A8389CF" w15:paraIdParent="30728D5C" w15:done="0"/>
  <w15:commentEx w15:paraId="55DBA36D" w15:done="0"/>
  <w15:commentEx w15:paraId="1612E67D" w15:done="0"/>
  <w15:commentEx w15:paraId="52705B0A" w15:paraIdParent="1612E67D" w15:done="0"/>
  <w15:commentEx w15:paraId="49F244BD" w15:done="0"/>
  <w15:commentEx w15:paraId="01E005FD" w15:paraIdParent="49F244BD" w15:done="0"/>
  <w15:commentEx w15:paraId="22E5599B" w15:done="0"/>
  <w15:commentEx w15:paraId="75061932" w15:done="0"/>
  <w15:commentEx w15:paraId="78A02A95" w15:done="0"/>
  <w15:commentEx w15:paraId="2C9EBA10" w15:done="0"/>
  <w15:commentEx w15:paraId="4763F2C0" w15:done="0"/>
  <w15:commentEx w15:paraId="2CCB6E78" w15:done="0"/>
  <w15:commentEx w15:paraId="3F76C499" w15:done="0"/>
  <w15:commentEx w15:paraId="5B385332" w15:done="0"/>
  <w15:commentEx w15:paraId="043B3D39" w15:done="0"/>
  <w15:commentEx w15:paraId="75EBF4F8" w15:done="0"/>
  <w15:commentEx w15:paraId="2CCA7E56" w15:done="0"/>
  <w15:commentEx w15:paraId="274C739D" w15:done="0"/>
  <w15:commentEx w15:paraId="582643F6" w15:done="0"/>
  <w15:commentEx w15:paraId="2F21FFF4" w15:paraIdParent="582643F6" w15:done="0"/>
  <w15:commentEx w15:paraId="2BB6A885" w15:done="0"/>
  <w15:commentEx w15:paraId="41421361" w15:paraIdParent="2BB6A885" w15:done="0"/>
  <w15:commentEx w15:paraId="40F63E64" w15:done="0"/>
  <w15:commentEx w15:paraId="703E2D9F" w15:done="0"/>
  <w15:commentEx w15:paraId="36B5958A" w15:done="0"/>
  <w15:commentEx w15:paraId="4282754E" w15:done="0"/>
  <w15:commentEx w15:paraId="0E279CC0" w15:done="0"/>
  <w15:commentEx w15:paraId="0E7CF86D" w15:done="0"/>
  <w15:commentEx w15:paraId="18E5732C" w15:done="0"/>
  <w15:commentEx w15:paraId="7BB6D296" w15:done="0"/>
  <w15:commentEx w15:paraId="7707EC36" w15:done="0"/>
  <w15:commentEx w15:paraId="7BBEA196" w15:done="0"/>
  <w15:commentEx w15:paraId="6E5777AD" w15:done="0"/>
  <w15:commentEx w15:paraId="03D1142C" w15:done="0"/>
  <w15:commentEx w15:paraId="18C0133E" w15:done="0"/>
  <w15:commentEx w15:paraId="53CFE5DA" w15:done="0"/>
  <w15:commentEx w15:paraId="29288983" w15:done="0"/>
  <w15:commentEx w15:paraId="374ACCB8" w15:done="0"/>
  <w15:commentEx w15:paraId="441F521D" w15:done="0"/>
  <w15:commentEx w15:paraId="3C5C6F2D" w15:done="0"/>
  <w15:commentEx w15:paraId="7544921B" w15:done="0"/>
  <w15:commentEx w15:paraId="6927F21F" w15:done="0"/>
  <w15:commentEx w15:paraId="0B33E8EB" w15:done="0"/>
  <w15:commentEx w15:paraId="03C757DA" w15:done="0"/>
  <w15:commentEx w15:paraId="25CC57F7" w15:done="0"/>
  <w15:commentEx w15:paraId="1DD88343" w15:done="0"/>
  <w15:commentEx w15:paraId="2EFF3623" w15:done="0"/>
  <w15:commentEx w15:paraId="386681C0" w15:done="0"/>
  <w15:commentEx w15:paraId="495574CF" w15:done="0"/>
  <w15:commentEx w15:paraId="6C6AAB3B" w15:done="0"/>
  <w15:commentEx w15:paraId="3F0A5C52" w15:done="0"/>
  <w15:commentEx w15:paraId="5F3C2A4D" w15:done="0"/>
  <w15:commentEx w15:paraId="274187A3" w15:done="0"/>
  <w15:commentEx w15:paraId="2FEAC615" w15:done="0"/>
  <w15:commentEx w15:paraId="570B46A7" w15:done="0"/>
  <w15:commentEx w15:paraId="4E7E9FB4" w15:done="0"/>
  <w15:commentEx w15:paraId="77475B81" w15:done="0"/>
  <w15:commentEx w15:paraId="2CE34328" w15:paraIdParent="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22AA7E8B" w16cid:durableId="1F3A3F6D"/>
  <w16cid:commentId w16cid:paraId="7A3FD829" w16cid:durableId="1F3A3C47"/>
  <w16cid:commentId w16cid:paraId="57859A48" w16cid:durableId="1F30A2CB"/>
  <w16cid:commentId w16cid:paraId="11894854" w16cid:durableId="1F3A3435"/>
  <w16cid:commentId w16cid:paraId="21FF1BBF" w16cid:durableId="1F3A3E53"/>
  <w16cid:commentId w16cid:paraId="612313E2" w16cid:durableId="1F31131A"/>
  <w16cid:commentId w16cid:paraId="79DEBD33" w16cid:durableId="1F31148E"/>
  <w16cid:commentId w16cid:paraId="0C40928F" w16cid:durableId="1F3A3438"/>
  <w16cid:commentId w16cid:paraId="35CE150E" w16cid:durableId="1F3A410F"/>
  <w16cid:commentId w16cid:paraId="612599F1" w16cid:durableId="1F3A3439"/>
  <w16cid:commentId w16cid:paraId="18B16540" w16cid:durableId="1F3A343A"/>
  <w16cid:commentId w16cid:paraId="4E06CE01" w16cid:durableId="1F30A52D"/>
  <w16cid:commentId w16cid:paraId="1B548F7E" w16cid:durableId="1F3A343C"/>
  <w16cid:commentId w16cid:paraId="5E844C37" w16cid:durableId="1F3A343D"/>
  <w16cid:commentId w16cid:paraId="05710D59" w16cid:durableId="1F3A4469"/>
  <w16cid:commentId w16cid:paraId="407068A7" w16cid:durableId="1F3115CE"/>
  <w16cid:commentId w16cid:paraId="2D2B26F0" w16cid:durableId="1F31163C"/>
  <w16cid:commentId w16cid:paraId="341C0B6B" w16cid:durableId="1F3116FE"/>
  <w16cid:commentId w16cid:paraId="34CD86DA" w16cid:durableId="1F311802"/>
  <w16cid:commentId w16cid:paraId="38552020" w16cid:durableId="1F3A3442"/>
  <w16cid:commentId w16cid:paraId="68521BF2" w16cid:durableId="1F311897"/>
  <w16cid:commentId w16cid:paraId="1ABE0518" w16cid:durableId="1F3A3444"/>
  <w16cid:commentId w16cid:paraId="4409B8ED" w16cid:durableId="1F3119A0"/>
  <w16cid:commentId w16cid:paraId="5DB5F4C9" w16cid:durableId="1F3A4E03"/>
  <w16cid:commentId w16cid:paraId="4341AF60" w16cid:durableId="1F3A4E5C"/>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0DD00784" w16cid:durableId="1F3A54B0"/>
  <w16cid:commentId w16cid:paraId="591F4D52" w16cid:durableId="1F3A58E8"/>
  <w16cid:commentId w16cid:paraId="18706260" w16cid:durableId="1F311BE7"/>
  <w16cid:commentId w16cid:paraId="2A6653B6" w16cid:durableId="1F27A1D8"/>
  <w16cid:commentId w16cid:paraId="6DFEE3E4" w16cid:durableId="1F27A1D9"/>
  <w16cid:commentId w16cid:paraId="408923D2" w16cid:durableId="1F3A6029"/>
  <w16cid:commentId w16cid:paraId="0DBB51E6" w16cid:durableId="1F27A1DA"/>
  <w16cid:commentId w16cid:paraId="7CA83708" w16cid:durableId="1F311C3C"/>
  <w16cid:commentId w16cid:paraId="30728D5C" w16cid:durableId="1F27A1DB"/>
  <w16cid:commentId w16cid:paraId="4A8389CF" w16cid:durableId="1F27A1DC"/>
  <w16cid:commentId w16cid:paraId="55DBA36D" w16cid:durableId="1F3A3452"/>
  <w16cid:commentId w16cid:paraId="1612E67D" w16cid:durableId="1F27A1DD"/>
  <w16cid:commentId w16cid:paraId="52705B0A" w16cid:durableId="1F27A1DE"/>
  <w16cid:commentId w16cid:paraId="49F244BD" w16cid:durableId="1F27A1DF"/>
  <w16cid:commentId w16cid:paraId="01E005FD" w16cid:durableId="1F27A1E0"/>
  <w16cid:commentId w16cid:paraId="22E5599B" w16cid:durableId="1F3B8B4E"/>
  <w16cid:commentId w16cid:paraId="75061932" w16cid:durableId="1F3B90E7"/>
  <w16cid:commentId w16cid:paraId="78A02A95" w16cid:durableId="1F3B9172"/>
  <w16cid:commentId w16cid:paraId="2C9EBA10" w16cid:durableId="1F3A3457"/>
  <w16cid:commentId w16cid:paraId="4763F2C0" w16cid:durableId="1F32947E"/>
  <w16cid:commentId w16cid:paraId="2CCB6E78" w16cid:durableId="1F311EB4"/>
  <w16cid:commentId w16cid:paraId="3F76C499" w16cid:durableId="1F3B92E3"/>
  <w16cid:commentId w16cid:paraId="5B385332" w16cid:durableId="1F3A345A"/>
  <w16cid:commentId w16cid:paraId="043B3D39" w16cid:durableId="1F3B93ED"/>
  <w16cid:commentId w16cid:paraId="75EBF4F8" w16cid:durableId="1F3B9441"/>
  <w16cid:commentId w16cid:paraId="2CCA7E56" w16cid:durableId="1F3B9968"/>
  <w16cid:commentId w16cid:paraId="274C739D" w16cid:durableId="1F3B99D5"/>
  <w16cid:commentId w16cid:paraId="582643F6" w16cid:durableId="1F27A1E1"/>
  <w16cid:commentId w16cid:paraId="2F21FFF4" w16cid:durableId="1F27A1E2"/>
  <w16cid:commentId w16cid:paraId="2BB6A885" w16cid:durableId="1F329588"/>
  <w16cid:commentId w16cid:paraId="41421361" w16cid:durableId="1F3B9A7F"/>
  <w16cid:commentId w16cid:paraId="40F63E64" w16cid:durableId="1F32964A"/>
  <w16cid:commentId w16cid:paraId="703E2D9F" w16cid:durableId="1F3BA252"/>
  <w16cid:commentId w16cid:paraId="36B5958A" w16cid:durableId="1F3BA45A"/>
  <w16cid:commentId w16cid:paraId="4282754E" w16cid:durableId="1F3BA64E"/>
  <w16cid:commentId w16cid:paraId="0E279CC0" w16cid:durableId="1F3BA3F8"/>
  <w16cid:commentId w16cid:paraId="0E7CF86D" w16cid:durableId="1F3120B5"/>
  <w16cid:commentId w16cid:paraId="18E5732C" w16cid:durableId="1F3BA69F"/>
  <w16cid:commentId w16cid:paraId="7BB6D296" w16cid:durableId="1F3BA76D"/>
  <w16cid:commentId w16cid:paraId="7707EC36" w16cid:durableId="1F312273"/>
  <w16cid:commentId w16cid:paraId="7BBEA196" w16cid:durableId="1F329702"/>
  <w16cid:commentId w16cid:paraId="6E5777AD" w16cid:durableId="1F27A1E3"/>
  <w16cid:commentId w16cid:paraId="03D1142C" w16cid:durableId="1F3BA945"/>
  <w16cid:commentId w16cid:paraId="18C0133E" w16cid:durableId="1F31244A"/>
  <w16cid:commentId w16cid:paraId="53CFE5DA" w16cid:durableId="1F3BAA08"/>
  <w16cid:commentId w16cid:paraId="29288983" w16cid:durableId="1F3BAA72"/>
  <w16cid:commentId w16cid:paraId="374ACCB8" w16cid:durableId="1F32978F"/>
  <w16cid:commentId w16cid:paraId="441F521D" w16cid:durableId="1F3BAAF3"/>
  <w16cid:commentId w16cid:paraId="3C5C6F2D" w16cid:durableId="1F3BAB1C"/>
  <w16cid:commentId w16cid:paraId="7544921B" w16cid:durableId="1F3125CF"/>
  <w16cid:commentId w16cid:paraId="6927F21F" w16cid:durableId="1F3BAFB7"/>
  <w16cid:commentId w16cid:paraId="0B33E8EB" w16cid:durableId="1F3BB014"/>
  <w16cid:commentId w16cid:paraId="03C757DA" w16cid:durableId="1F3BCB03"/>
  <w16cid:commentId w16cid:paraId="25CC57F7" w16cid:durableId="1F3A5150"/>
  <w16cid:commentId w16cid:paraId="1DD88343" w16cid:durableId="1F3A52B6"/>
  <w16cid:commentId w16cid:paraId="2EFF3623" w16cid:durableId="1F3A5361"/>
  <w16cid:commentId w16cid:paraId="386681C0" w16cid:durableId="1F3A3466"/>
  <w16cid:commentId w16cid:paraId="495574CF" w16cid:durableId="1F3B9664"/>
  <w16cid:commentId w16cid:paraId="6C6AAB3B" w16cid:durableId="1F3B88CA"/>
  <w16cid:commentId w16cid:paraId="3F0A5C52" w16cid:durableId="1F3B7CDA"/>
  <w16cid:commentId w16cid:paraId="5F3C2A4D" w16cid:durableId="1F27A1E4"/>
  <w16cid:commentId w16cid:paraId="274187A3" w16cid:durableId="1F27A1E5"/>
  <w16cid:commentId w16cid:paraId="2FEAC615" w16cid:durableId="1F3A3469"/>
  <w16cid:commentId w16cid:paraId="570B46A7" w16cid:durableId="1F3B8D87"/>
  <w16cid:commentId w16cid:paraId="4E7E9FB4" w16cid:durableId="1F3B9001"/>
  <w16cid:commentId w16cid:paraId="77475B81" w16cid:durableId="1F27A1E6"/>
  <w16cid:commentId w16cid:paraId="2CE34328" w16cid:durableId="1F3BAD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bastian Pfautsch">
    <w15:presenceInfo w15:providerId="Windows Live" w15:userId="197748c7-a0f6-44ab-a60f-af3a7b91590a"/>
  </w15:person>
  <w15:person w15:author="Mark Tjoelker">
    <w15:presenceInfo w15:providerId="Windows Live" w15:userId="f87d12e6-f34f-493b-810f-40be405f8288"/>
  </w15:person>
  <w15:person w15:author="Aspinwall, Michael">
    <w15:presenceInfo w15:providerId="AD" w15:userId="S-1-5-21-2133283647-1346381542-622671684-374214"/>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09DD"/>
    <w:rsid w:val="00041A46"/>
    <w:rsid w:val="000740EE"/>
    <w:rsid w:val="00085268"/>
    <w:rsid w:val="000A7F8C"/>
    <w:rsid w:val="000B738A"/>
    <w:rsid w:val="000C4DA0"/>
    <w:rsid w:val="000E10B6"/>
    <w:rsid w:val="000E40C6"/>
    <w:rsid w:val="000F67B0"/>
    <w:rsid w:val="00100DEB"/>
    <w:rsid w:val="00126292"/>
    <w:rsid w:val="001477B8"/>
    <w:rsid w:val="00156A5F"/>
    <w:rsid w:val="0018556E"/>
    <w:rsid w:val="001861BC"/>
    <w:rsid w:val="001901AA"/>
    <w:rsid w:val="001938F3"/>
    <w:rsid w:val="001A73B1"/>
    <w:rsid w:val="001C5FA7"/>
    <w:rsid w:val="001E3A64"/>
    <w:rsid w:val="002026BB"/>
    <w:rsid w:val="00204407"/>
    <w:rsid w:val="002059F3"/>
    <w:rsid w:val="002129CA"/>
    <w:rsid w:val="00221C28"/>
    <w:rsid w:val="00223EDF"/>
    <w:rsid w:val="002251A8"/>
    <w:rsid w:val="00243EE9"/>
    <w:rsid w:val="0026333C"/>
    <w:rsid w:val="0026339A"/>
    <w:rsid w:val="00267E6A"/>
    <w:rsid w:val="0027297F"/>
    <w:rsid w:val="00276682"/>
    <w:rsid w:val="002B482B"/>
    <w:rsid w:val="002B51F6"/>
    <w:rsid w:val="002B64EA"/>
    <w:rsid w:val="002B7220"/>
    <w:rsid w:val="002C57D4"/>
    <w:rsid w:val="002D3A6D"/>
    <w:rsid w:val="002F02DD"/>
    <w:rsid w:val="002F7459"/>
    <w:rsid w:val="0031020E"/>
    <w:rsid w:val="0031375E"/>
    <w:rsid w:val="00316973"/>
    <w:rsid w:val="00324EE3"/>
    <w:rsid w:val="00341F60"/>
    <w:rsid w:val="00356630"/>
    <w:rsid w:val="00362E3D"/>
    <w:rsid w:val="0036405B"/>
    <w:rsid w:val="00373BB6"/>
    <w:rsid w:val="00374242"/>
    <w:rsid w:val="003B24EB"/>
    <w:rsid w:val="003C66EB"/>
    <w:rsid w:val="003C7ECF"/>
    <w:rsid w:val="003E059E"/>
    <w:rsid w:val="003E2A98"/>
    <w:rsid w:val="003F1B20"/>
    <w:rsid w:val="003F4DBD"/>
    <w:rsid w:val="003F4F4E"/>
    <w:rsid w:val="00413AB9"/>
    <w:rsid w:val="00414649"/>
    <w:rsid w:val="0042766C"/>
    <w:rsid w:val="004344F6"/>
    <w:rsid w:val="00436786"/>
    <w:rsid w:val="0044491D"/>
    <w:rsid w:val="00444CDF"/>
    <w:rsid w:val="00447ADB"/>
    <w:rsid w:val="004515F9"/>
    <w:rsid w:val="00457427"/>
    <w:rsid w:val="00461ED8"/>
    <w:rsid w:val="00464464"/>
    <w:rsid w:val="00474CAD"/>
    <w:rsid w:val="004802F3"/>
    <w:rsid w:val="00484096"/>
    <w:rsid w:val="004A01B1"/>
    <w:rsid w:val="004A2D8E"/>
    <w:rsid w:val="004A7BDD"/>
    <w:rsid w:val="004B1B53"/>
    <w:rsid w:val="004B1C88"/>
    <w:rsid w:val="004C6AA8"/>
    <w:rsid w:val="004D5138"/>
    <w:rsid w:val="004D6A43"/>
    <w:rsid w:val="004E503E"/>
    <w:rsid w:val="00525B1E"/>
    <w:rsid w:val="00527DBF"/>
    <w:rsid w:val="00550821"/>
    <w:rsid w:val="00555290"/>
    <w:rsid w:val="00563E99"/>
    <w:rsid w:val="005810B3"/>
    <w:rsid w:val="00591041"/>
    <w:rsid w:val="005B039E"/>
    <w:rsid w:val="005B551F"/>
    <w:rsid w:val="005C1515"/>
    <w:rsid w:val="005C5FE7"/>
    <w:rsid w:val="005C771B"/>
    <w:rsid w:val="005D4B31"/>
    <w:rsid w:val="005E3E41"/>
    <w:rsid w:val="0060110D"/>
    <w:rsid w:val="0060244C"/>
    <w:rsid w:val="00625974"/>
    <w:rsid w:val="006264A8"/>
    <w:rsid w:val="00630907"/>
    <w:rsid w:val="006327C0"/>
    <w:rsid w:val="00652268"/>
    <w:rsid w:val="00666E89"/>
    <w:rsid w:val="006705C4"/>
    <w:rsid w:val="00686295"/>
    <w:rsid w:val="00695C4F"/>
    <w:rsid w:val="00696CA5"/>
    <w:rsid w:val="006B3BED"/>
    <w:rsid w:val="006C3737"/>
    <w:rsid w:val="006D35EE"/>
    <w:rsid w:val="006E561C"/>
    <w:rsid w:val="006F06E5"/>
    <w:rsid w:val="006F12C0"/>
    <w:rsid w:val="007060C1"/>
    <w:rsid w:val="00721B7D"/>
    <w:rsid w:val="00732153"/>
    <w:rsid w:val="00732244"/>
    <w:rsid w:val="00743AA6"/>
    <w:rsid w:val="00753E6C"/>
    <w:rsid w:val="0076210D"/>
    <w:rsid w:val="007711A9"/>
    <w:rsid w:val="00797273"/>
    <w:rsid w:val="007A4147"/>
    <w:rsid w:val="007C0520"/>
    <w:rsid w:val="007D5BEA"/>
    <w:rsid w:val="007D6952"/>
    <w:rsid w:val="007E244A"/>
    <w:rsid w:val="00810924"/>
    <w:rsid w:val="00833462"/>
    <w:rsid w:val="0086354F"/>
    <w:rsid w:val="0089177E"/>
    <w:rsid w:val="008923E0"/>
    <w:rsid w:val="00893DCF"/>
    <w:rsid w:val="008B0C63"/>
    <w:rsid w:val="008C2121"/>
    <w:rsid w:val="008D0817"/>
    <w:rsid w:val="008D4F4B"/>
    <w:rsid w:val="008D5ACA"/>
    <w:rsid w:val="008F42FF"/>
    <w:rsid w:val="008F5C2F"/>
    <w:rsid w:val="00923D4E"/>
    <w:rsid w:val="009322CF"/>
    <w:rsid w:val="00932A29"/>
    <w:rsid w:val="009412D8"/>
    <w:rsid w:val="009526C3"/>
    <w:rsid w:val="009718A1"/>
    <w:rsid w:val="0097431D"/>
    <w:rsid w:val="00981B4F"/>
    <w:rsid w:val="0098736D"/>
    <w:rsid w:val="009A0EB7"/>
    <w:rsid w:val="009A7D93"/>
    <w:rsid w:val="009B00B8"/>
    <w:rsid w:val="009B3A95"/>
    <w:rsid w:val="009C2E18"/>
    <w:rsid w:val="009C5D79"/>
    <w:rsid w:val="009E7627"/>
    <w:rsid w:val="00A2115E"/>
    <w:rsid w:val="00A21760"/>
    <w:rsid w:val="00A456D6"/>
    <w:rsid w:val="00A479F8"/>
    <w:rsid w:val="00A663C4"/>
    <w:rsid w:val="00A87AFF"/>
    <w:rsid w:val="00A95AB1"/>
    <w:rsid w:val="00AA3255"/>
    <w:rsid w:val="00AC014C"/>
    <w:rsid w:val="00AC6162"/>
    <w:rsid w:val="00AE3D7E"/>
    <w:rsid w:val="00AF22CC"/>
    <w:rsid w:val="00AF638F"/>
    <w:rsid w:val="00AF6E67"/>
    <w:rsid w:val="00B06987"/>
    <w:rsid w:val="00B12397"/>
    <w:rsid w:val="00B15F46"/>
    <w:rsid w:val="00B20CE7"/>
    <w:rsid w:val="00B256B7"/>
    <w:rsid w:val="00B37867"/>
    <w:rsid w:val="00B47365"/>
    <w:rsid w:val="00B47511"/>
    <w:rsid w:val="00B56D14"/>
    <w:rsid w:val="00B66B6F"/>
    <w:rsid w:val="00B93F9C"/>
    <w:rsid w:val="00B947FD"/>
    <w:rsid w:val="00BB01EE"/>
    <w:rsid w:val="00BB7C40"/>
    <w:rsid w:val="00BD1F78"/>
    <w:rsid w:val="00BE6DD0"/>
    <w:rsid w:val="00BF5048"/>
    <w:rsid w:val="00C051E1"/>
    <w:rsid w:val="00C07C44"/>
    <w:rsid w:val="00C33858"/>
    <w:rsid w:val="00C443D6"/>
    <w:rsid w:val="00C44E8B"/>
    <w:rsid w:val="00C557CE"/>
    <w:rsid w:val="00C9473E"/>
    <w:rsid w:val="00CA1577"/>
    <w:rsid w:val="00CA428E"/>
    <w:rsid w:val="00CA53D2"/>
    <w:rsid w:val="00CB247B"/>
    <w:rsid w:val="00CD37C9"/>
    <w:rsid w:val="00CE00C3"/>
    <w:rsid w:val="00CE36B2"/>
    <w:rsid w:val="00CF1632"/>
    <w:rsid w:val="00CF1EF8"/>
    <w:rsid w:val="00CF7FA5"/>
    <w:rsid w:val="00D1784A"/>
    <w:rsid w:val="00D27431"/>
    <w:rsid w:val="00D30653"/>
    <w:rsid w:val="00D33E90"/>
    <w:rsid w:val="00D366EA"/>
    <w:rsid w:val="00D3799D"/>
    <w:rsid w:val="00D41597"/>
    <w:rsid w:val="00D52565"/>
    <w:rsid w:val="00D80D66"/>
    <w:rsid w:val="00D83868"/>
    <w:rsid w:val="00DA7276"/>
    <w:rsid w:val="00DD6C13"/>
    <w:rsid w:val="00DD6FFC"/>
    <w:rsid w:val="00DE278F"/>
    <w:rsid w:val="00DE74F4"/>
    <w:rsid w:val="00DF42ED"/>
    <w:rsid w:val="00E00B3B"/>
    <w:rsid w:val="00E16B34"/>
    <w:rsid w:val="00E24AF9"/>
    <w:rsid w:val="00E54300"/>
    <w:rsid w:val="00E614FF"/>
    <w:rsid w:val="00E630D3"/>
    <w:rsid w:val="00E6541B"/>
    <w:rsid w:val="00E66B84"/>
    <w:rsid w:val="00E7094F"/>
    <w:rsid w:val="00E70CF7"/>
    <w:rsid w:val="00E80ECC"/>
    <w:rsid w:val="00E92963"/>
    <w:rsid w:val="00EA2D30"/>
    <w:rsid w:val="00EA5E3E"/>
    <w:rsid w:val="00EC00BF"/>
    <w:rsid w:val="00EC30F0"/>
    <w:rsid w:val="00EC3235"/>
    <w:rsid w:val="00ED470E"/>
    <w:rsid w:val="00EE6E66"/>
    <w:rsid w:val="00F02B4C"/>
    <w:rsid w:val="00F03DDB"/>
    <w:rsid w:val="00F05B76"/>
    <w:rsid w:val="00F21E32"/>
    <w:rsid w:val="00F22B96"/>
    <w:rsid w:val="00F341AE"/>
    <w:rsid w:val="00F53286"/>
    <w:rsid w:val="00F55024"/>
    <w:rsid w:val="00F55712"/>
    <w:rsid w:val="00F661B4"/>
    <w:rsid w:val="00F70B31"/>
    <w:rsid w:val="00F71A9C"/>
    <w:rsid w:val="00F87F40"/>
    <w:rsid w:val="00FD032F"/>
    <w:rsid w:val="00FD60F1"/>
    <w:rsid w:val="00FE75AE"/>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4B1BC-6595-46E1-ACD0-3746C817D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34</Pages>
  <Words>50932</Words>
  <Characters>290316</Characters>
  <Application>Microsoft Office Word</Application>
  <DocSecurity>0</DocSecurity>
  <Lines>2419</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86</cp:revision>
  <dcterms:created xsi:type="dcterms:W3CDTF">2018-09-05T01:17:00Z</dcterms:created>
  <dcterms:modified xsi:type="dcterms:W3CDTF">2018-09-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